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C2784" w14:textId="77777777" w:rsidR="009E70A7" w:rsidRDefault="009E70A7" w:rsidP="00FD417E">
      <w:pPr>
        <w:pStyle w:val="Articletitle"/>
        <w:spacing w:after="0"/>
        <w:jc w:val="center"/>
      </w:pPr>
      <w:r w:rsidRPr="009E70A7">
        <w:t xml:space="preserve">Empowering the crowd: </w:t>
      </w:r>
    </w:p>
    <w:p w14:paraId="4EB52DCB" w14:textId="77777777" w:rsidR="009E70A7" w:rsidRDefault="009E70A7" w:rsidP="00FD417E">
      <w:pPr>
        <w:pStyle w:val="Articletitle"/>
        <w:spacing w:after="0"/>
        <w:jc w:val="center"/>
      </w:pPr>
      <w:r w:rsidRPr="009E70A7">
        <w:t xml:space="preserve">feasible strategies for epidemic management </w:t>
      </w:r>
    </w:p>
    <w:p w14:paraId="0A69F173" w14:textId="77777777" w:rsidR="009E70A7" w:rsidRDefault="009E70A7" w:rsidP="00FD417E">
      <w:pPr>
        <w:pStyle w:val="Articletitle"/>
        <w:spacing w:after="0"/>
        <w:jc w:val="center"/>
      </w:pPr>
      <w:r w:rsidRPr="009E70A7">
        <w:t xml:space="preserve">in high-density informal settlements. </w:t>
      </w:r>
    </w:p>
    <w:p w14:paraId="6047220C" w14:textId="17AAB18B" w:rsidR="009E70A7" w:rsidRDefault="009E70A7" w:rsidP="00FD417E">
      <w:pPr>
        <w:pStyle w:val="Articletitle"/>
        <w:spacing w:after="0"/>
        <w:jc w:val="center"/>
      </w:pPr>
      <w:r w:rsidRPr="009E70A7">
        <w:t>The case of COVID-19 in Northwest Syria</w:t>
      </w:r>
    </w:p>
    <w:p w14:paraId="799348AD" w14:textId="45B23279" w:rsidR="00123070" w:rsidRPr="00FD417E" w:rsidRDefault="00123070" w:rsidP="00FD417E">
      <w:pPr>
        <w:pStyle w:val="Articletitle"/>
        <w:spacing w:after="0"/>
        <w:jc w:val="center"/>
        <w:rPr>
          <w:b w:val="0"/>
          <w:bCs/>
          <w:sz w:val="24"/>
          <w:szCs w:val="22"/>
        </w:rPr>
      </w:pPr>
      <w:r w:rsidRPr="00FD417E">
        <w:rPr>
          <w:b w:val="0"/>
          <w:bCs/>
          <w:sz w:val="24"/>
          <w:szCs w:val="22"/>
        </w:rPr>
        <w:t>Alberto Pascual-García</w:t>
      </w:r>
      <w:r w:rsidR="004F428E" w:rsidRPr="00FD417E">
        <w:rPr>
          <w:b w:val="0"/>
          <w:bCs/>
          <w:sz w:val="24"/>
          <w:szCs w:val="22"/>
          <w:vertAlign w:val="superscript"/>
        </w:rPr>
        <w:t>a</w:t>
      </w:r>
      <w:r w:rsidR="004F428E" w:rsidRPr="00FD417E">
        <w:rPr>
          <w:b w:val="0"/>
          <w:bCs/>
          <w:sz w:val="24"/>
          <w:szCs w:val="22"/>
        </w:rPr>
        <w:t>*</w:t>
      </w:r>
      <w:r w:rsidRPr="00FD417E">
        <w:rPr>
          <w:b w:val="0"/>
          <w:bCs/>
          <w:sz w:val="24"/>
          <w:szCs w:val="22"/>
        </w:rPr>
        <w:t>,</w:t>
      </w:r>
      <w:r w:rsidR="004F428E" w:rsidRPr="00FD417E">
        <w:rPr>
          <w:b w:val="0"/>
          <w:bCs/>
          <w:sz w:val="24"/>
          <w:szCs w:val="22"/>
        </w:rPr>
        <w:t xml:space="preserve"> </w:t>
      </w:r>
      <w:r w:rsidRPr="00FD417E">
        <w:rPr>
          <w:b w:val="0"/>
          <w:bCs/>
          <w:sz w:val="24"/>
          <w:szCs w:val="22"/>
        </w:rPr>
        <w:t>Jordan Klein</w:t>
      </w:r>
      <w:r w:rsidR="004F428E" w:rsidRPr="00FD417E">
        <w:rPr>
          <w:b w:val="0"/>
          <w:bCs/>
          <w:sz w:val="24"/>
          <w:szCs w:val="22"/>
          <w:vertAlign w:val="superscript"/>
        </w:rPr>
        <w:t>b</w:t>
      </w:r>
      <w:r w:rsidRPr="00FD417E">
        <w:rPr>
          <w:b w:val="0"/>
          <w:bCs/>
          <w:sz w:val="24"/>
          <w:szCs w:val="22"/>
        </w:rPr>
        <w:t>, Jennifer Villers</w:t>
      </w:r>
      <w:r w:rsidRPr="00FD417E">
        <w:rPr>
          <w:b w:val="0"/>
          <w:bCs/>
          <w:sz w:val="24"/>
          <w:szCs w:val="22"/>
          <w:vertAlign w:val="superscript"/>
        </w:rPr>
        <w:t>c‡</w:t>
      </w:r>
      <w:r w:rsidRPr="00FD417E">
        <w:rPr>
          <w:b w:val="0"/>
          <w:bCs/>
          <w:sz w:val="24"/>
          <w:szCs w:val="22"/>
        </w:rPr>
        <w:t>,</w:t>
      </w:r>
    </w:p>
    <w:p w14:paraId="173B64EF" w14:textId="0932DFCC" w:rsidR="00442B9C" w:rsidRPr="00FD417E" w:rsidRDefault="00123070" w:rsidP="00277670">
      <w:pPr>
        <w:pStyle w:val="Authornames"/>
        <w:spacing w:before="0"/>
        <w:jc w:val="center"/>
        <w:rPr>
          <w:bCs/>
          <w:sz w:val="24"/>
          <w:szCs w:val="22"/>
          <w:vertAlign w:val="superscript"/>
        </w:rPr>
      </w:pPr>
      <w:r w:rsidRPr="00FD417E">
        <w:rPr>
          <w:bCs/>
          <w:sz w:val="24"/>
          <w:szCs w:val="22"/>
        </w:rPr>
        <w:t>Eduard Campillo-Funollet</w:t>
      </w:r>
      <w:r w:rsidR="00DF7D6B" w:rsidRPr="00FD417E">
        <w:rPr>
          <w:bCs/>
          <w:sz w:val="24"/>
          <w:szCs w:val="22"/>
          <w:vertAlign w:val="superscript"/>
        </w:rPr>
        <w:t>d‡</w:t>
      </w:r>
      <w:r w:rsidR="00DF7D6B" w:rsidRPr="00FD417E">
        <w:rPr>
          <w:bCs/>
          <w:sz w:val="24"/>
          <w:szCs w:val="22"/>
        </w:rPr>
        <w:t>, Chamsy Sarkis</w:t>
      </w:r>
      <w:r w:rsidR="00DF7D6B" w:rsidRPr="00FD417E">
        <w:rPr>
          <w:bCs/>
          <w:sz w:val="24"/>
          <w:szCs w:val="22"/>
          <w:vertAlign w:val="superscript"/>
        </w:rPr>
        <w:t>e</w:t>
      </w:r>
    </w:p>
    <w:p w14:paraId="43FAC8C3" w14:textId="653082B1" w:rsidR="00DF7D6B" w:rsidRPr="004C2E66" w:rsidRDefault="00B64FA3" w:rsidP="00627BF8">
      <w:pPr>
        <w:pStyle w:val="Affiliation"/>
        <w:spacing w:line="276" w:lineRule="auto"/>
        <w:jc w:val="center"/>
        <w:rPr>
          <w:sz w:val="22"/>
          <w:szCs w:val="22"/>
        </w:rPr>
      </w:pPr>
      <w:r w:rsidRPr="004C2E66">
        <w:rPr>
          <w:sz w:val="22"/>
          <w:szCs w:val="22"/>
          <w:vertAlign w:val="superscript"/>
        </w:rPr>
        <w:t>a</w:t>
      </w:r>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500FD8" w:rsidRDefault="00B64FA3" w:rsidP="00627BF8">
      <w:pPr>
        <w:pStyle w:val="Affiliation"/>
        <w:spacing w:before="0" w:line="276" w:lineRule="auto"/>
        <w:jc w:val="center"/>
        <w:rPr>
          <w:sz w:val="22"/>
          <w:szCs w:val="22"/>
          <w:lang w:val="fr-BE"/>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 xml:space="preserve">Office of Population Research. </w:t>
      </w:r>
      <w:r w:rsidR="00DF7D6B" w:rsidRPr="00500FD8">
        <w:rPr>
          <w:sz w:val="22"/>
          <w:szCs w:val="22"/>
          <w:lang w:val="fr-BE"/>
        </w:rPr>
        <w:t xml:space="preserve">Princeton </w:t>
      </w:r>
      <w:proofErr w:type="spellStart"/>
      <w:r w:rsidR="00DF7D6B" w:rsidRPr="00500FD8">
        <w:rPr>
          <w:sz w:val="22"/>
          <w:szCs w:val="22"/>
          <w:lang w:val="fr-BE"/>
        </w:rPr>
        <w:t>University</w:t>
      </w:r>
      <w:proofErr w:type="spellEnd"/>
      <w:r w:rsidR="00DF7D6B" w:rsidRPr="00500FD8">
        <w:rPr>
          <w:sz w:val="22"/>
          <w:szCs w:val="22"/>
          <w:lang w:val="fr-BE"/>
        </w:rPr>
        <w:t>. Princeton, NJ, USA.</w:t>
      </w:r>
    </w:p>
    <w:p w14:paraId="411BF924" w14:textId="1112AE73" w:rsidR="00DF7D6B" w:rsidRPr="004C2E66" w:rsidRDefault="00DF7D6B" w:rsidP="00627BF8">
      <w:pPr>
        <w:pStyle w:val="Affiliation"/>
        <w:spacing w:before="0" w:line="276" w:lineRule="auto"/>
        <w:jc w:val="center"/>
        <w:rPr>
          <w:sz w:val="22"/>
          <w:szCs w:val="22"/>
        </w:rPr>
      </w:pPr>
      <w:r w:rsidRPr="00500FD8">
        <w:rPr>
          <w:sz w:val="22"/>
          <w:szCs w:val="22"/>
          <w:vertAlign w:val="superscript"/>
          <w:lang w:val="fr-BE"/>
        </w:rPr>
        <w:t>c</w:t>
      </w:r>
      <w:r w:rsidRPr="00500FD8">
        <w:rPr>
          <w:sz w:val="22"/>
          <w:szCs w:val="22"/>
          <w:lang w:val="fr-BE"/>
        </w:rPr>
        <w:t xml:space="preserve"> Princeton </w:t>
      </w:r>
      <w:proofErr w:type="spellStart"/>
      <w:r w:rsidRPr="00500FD8">
        <w:rPr>
          <w:sz w:val="22"/>
          <w:szCs w:val="22"/>
          <w:lang w:val="fr-BE"/>
        </w:rPr>
        <w:t>Environmental</w:t>
      </w:r>
      <w:proofErr w:type="spellEnd"/>
      <w:r w:rsidRPr="00500FD8">
        <w:rPr>
          <w:sz w:val="22"/>
          <w:szCs w:val="22"/>
          <w:lang w:val="fr-BE"/>
        </w:rPr>
        <w:t xml:space="preserve"> Institute. </w:t>
      </w:r>
      <w:r w:rsidRPr="004C2E66">
        <w:rPr>
          <w:sz w:val="22"/>
          <w:szCs w:val="22"/>
        </w:rPr>
        <w:t>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58C33863"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r w:rsidRPr="00500FD8">
        <w:rPr>
          <w:sz w:val="22"/>
          <w:szCs w:val="22"/>
        </w:rPr>
        <w:t>alberto.pascual@env.ethz.ch</w:t>
      </w:r>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r w:rsidRPr="004C2E66">
        <w:rPr>
          <w:sz w:val="22"/>
          <w:szCs w:val="22"/>
        </w:rPr>
        <w:t>Universit</w:t>
      </w:r>
      <w:r w:rsidR="00AA5441" w:rsidRPr="004C2E66">
        <w:rPr>
          <w:sz w:val="22"/>
          <w:szCs w:val="22"/>
        </w:rPr>
        <w:t>ä</w:t>
      </w:r>
      <w:r w:rsidRPr="004C2E66">
        <w:rPr>
          <w:sz w:val="22"/>
          <w:szCs w:val="22"/>
        </w:rPr>
        <w:t>tstrasse 16. 8005, Z</w:t>
      </w:r>
      <w:r w:rsidR="00AA5441" w:rsidRPr="004C2E66">
        <w:rPr>
          <w:sz w:val="22"/>
          <w:szCs w:val="22"/>
        </w:rPr>
        <w:t>ü</w:t>
      </w:r>
      <w:r w:rsidRPr="004C2E66">
        <w:rPr>
          <w:sz w:val="22"/>
          <w:szCs w:val="22"/>
        </w:rPr>
        <w:t>rich (Switzerland). Tel. +41 44 632 89 22</w:t>
      </w:r>
    </w:p>
    <w:p w14:paraId="19386E01" w14:textId="52A37499" w:rsidR="00031B36" w:rsidRPr="004C2E66" w:rsidRDefault="00DF7D6B" w:rsidP="00FD417E">
      <w:pPr>
        <w:pStyle w:val="Abstract"/>
        <w:spacing w:after="240" w:line="276" w:lineRule="auto"/>
        <w:ind w:left="284" w:right="376"/>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 xml:space="preserve">by up to 35% if contacts are reduced by 50%. A reduction in mortality </w:t>
      </w:r>
      <w:r w:rsidR="009E70A7" w:rsidRPr="009E70A7">
        <w:rPr>
          <w:lang w:val="en-US"/>
        </w:rPr>
        <w:t>b</w:t>
      </w:r>
      <w:r w:rsidR="009E70A7">
        <w:rPr>
          <w:lang w:val="en-US"/>
        </w:rPr>
        <w:t xml:space="preserve">y up to 17% </w:t>
      </w:r>
      <w:r w:rsidRPr="004C2E66">
        <w:t>can be achieved by providing</w:t>
      </w:r>
      <w:r w:rsidR="003114CD" w:rsidRPr="004C2E66">
        <w:t xml:space="preserve"> </w:t>
      </w:r>
      <w:r w:rsidRPr="004C2E66">
        <w:t xml:space="preserve">1 self-isolation tent per </w:t>
      </w:r>
      <w:r w:rsidR="009E70A7" w:rsidRPr="009E70A7">
        <w:rPr>
          <w:lang w:val="en-US"/>
        </w:rPr>
        <w:t xml:space="preserve">8 </w:t>
      </w:r>
      <w:r w:rsidRPr="004C2E66">
        <w:t xml:space="preserve">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 xml:space="preserve">of all simulated interventions may reduce mortality by </w:t>
      </w:r>
      <w:r w:rsidR="009E70A7" w:rsidRPr="009E70A7">
        <w:rPr>
          <w:lang w:val="en-US"/>
        </w:rPr>
        <w:t xml:space="preserve">more </w:t>
      </w:r>
      <w:r w:rsidR="009E70A7">
        <w:rPr>
          <w:lang w:val="en-US"/>
        </w:rPr>
        <w:t>than 9</w:t>
      </w:r>
      <w:r w:rsidRPr="004C2E66">
        <w:t>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324A9D">
      <w:pPr>
        <w:pStyle w:val="Abstract"/>
        <w:spacing w:before="240" w:after="240" w:line="276" w:lineRule="auto"/>
        <w:ind w:left="270"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324A9D">
      <w:pPr>
        <w:pStyle w:val="Abstract"/>
        <w:spacing w:before="240" w:after="240" w:line="276" w:lineRule="auto"/>
        <w:ind w:left="270"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2D8A32A1" w:rsidR="00E664C4" w:rsidRPr="004C2E66" w:rsidRDefault="00031B36" w:rsidP="00324A9D">
      <w:pPr>
        <w:pStyle w:val="Abstract"/>
        <w:spacing w:before="240" w:line="276" w:lineRule="auto"/>
        <w:ind w:left="270" w:right="562"/>
        <w:jc w:val="both"/>
        <w:rPr>
          <w:rFonts w:cs="Arial"/>
          <w:b/>
          <w:bCs/>
          <w:kern w:val="32"/>
          <w:szCs w:val="32"/>
        </w:rPr>
      </w:pPr>
      <w:r w:rsidRPr="004C2E66">
        <w:rPr>
          <w:b/>
          <w:bCs/>
          <w:szCs w:val="22"/>
        </w:rPr>
        <w:t>Word count</w:t>
      </w:r>
      <w:r w:rsidRPr="004C2E66">
        <w:rPr>
          <w:szCs w:val="22"/>
        </w:rPr>
        <w:t>: 5</w:t>
      </w:r>
      <w:r w:rsidR="00FD417E">
        <w:rPr>
          <w:szCs w:val="22"/>
        </w:rPr>
        <w:t>89</w:t>
      </w:r>
      <w:r w:rsidRPr="004C2E66">
        <w:rPr>
          <w:szCs w:val="22"/>
        </w:rPr>
        <w:t>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2F1E4E">
      <w:pPr>
        <w:pStyle w:val="Bulletedlist"/>
        <w:spacing w:before="0"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isolation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2F1E4E">
      <w:pPr>
        <w:pStyle w:val="Bulletedlist"/>
        <w:spacing w:before="0"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376EB8" w:rsidRDefault="005E4E7B" w:rsidP="005E4E7B">
      <w:pPr>
        <w:pStyle w:val="Heading1"/>
        <w:rPr>
          <w:caps/>
        </w:rPr>
      </w:pPr>
      <w:r w:rsidRPr="00376EB8">
        <w:rPr>
          <w:caps/>
        </w:rPr>
        <w:lastRenderedPageBreak/>
        <w:t>Introduction</w:t>
      </w:r>
    </w:p>
    <w:p w14:paraId="1E15B480" w14:textId="6EF7D4AB" w:rsidR="005E4E7B" w:rsidRPr="004C2E66" w:rsidRDefault="00FD417E" w:rsidP="002363D4">
      <w:pPr>
        <w:spacing w:line="360" w:lineRule="auto"/>
        <w:jc w:val="both"/>
      </w:pPr>
      <w:r>
        <w:t xml:space="preserve">The spread of airborne infectious diseases </w:t>
      </w:r>
      <w:r w:rsidR="009E70A7" w:rsidRPr="009E70A7">
        <w:rPr>
          <w:lang w:val="en-US"/>
        </w:rPr>
        <w:t>wi</w:t>
      </w:r>
      <w:r w:rsidR="009E70A7">
        <w:rPr>
          <w:lang w:val="en-US"/>
        </w:rPr>
        <w:t xml:space="preserve">th pandemic potential </w:t>
      </w:r>
      <w:r>
        <w:t>in regions immersed in protracted armed conflicts</w:t>
      </w:r>
      <w:r w:rsidR="009A644A">
        <w:t xml:space="preserve">, </w:t>
      </w:r>
      <w:r>
        <w:t>where large portions of their populations have become displaced, is an important challenge</w:t>
      </w:r>
      <w:r w:rsidR="009037EC" w:rsidRPr="009037EC">
        <w:rPr>
          <w:lang w:val="en-US"/>
        </w:rPr>
        <w:t>.</w:t>
      </w:r>
      <w:r w:rsidR="009037EC">
        <w:fldChar w:fldCharType="begin"/>
      </w:r>
      <w:r w:rsidR="009037EC">
        <w:instrText xml:space="preserve"> ADDIN EN.CITE &lt;EndNote&gt;&lt;Cite&gt;&lt;Author&gt;San Lau&lt;/Author&gt;&lt;Year&gt;2020&lt;/Year&gt;&lt;IDText&gt;COVID-19 in humanitarian settings and lessons learned from past epidemics&lt;/IDText&gt;&lt;DisplayText&gt;&lt;style face="superscript"&gt;1&lt;/style&gt;&lt;/DisplayText&gt;&lt;record&gt;&lt;isbn&gt;1546-170X&lt;/isbn&gt;&lt;titles&gt;&lt;title&gt;COVID-19 in humanitarian settings and lessons learned from past epidemics&lt;/title&gt;&lt;secondary-title&gt;Nature Medicine&lt;/secondary-title&gt;&lt;/titles&gt;&lt;pages&gt;647-648&lt;/pages&gt;&lt;number&gt;5&lt;/number&gt;&lt;contributors&gt;&lt;authors&gt;&lt;author&gt;San Lau, Ling&lt;/author&gt;&lt;author&gt;Samari, Goleen&lt;/author&gt;&lt;author&gt;Moresky, Rachel T&lt;/author&gt;&lt;author&gt;Casey, Sara E&lt;/author&gt;&lt;author&gt;Kachur, S Patrick&lt;/author&gt;&lt;author&gt;Roberts, Leslie F&lt;/author&gt;&lt;author&gt;Zard, Monette&lt;/author&gt;&lt;/authors&gt;&lt;/contributors&gt;&lt;added-date format="utc"&gt;1625143926&lt;/added-date&gt;&lt;ref-type name="Journal Article"&gt;17&lt;/ref-type&gt;&lt;dates&gt;&lt;year&gt;2020&lt;/year&gt;&lt;/dates&gt;&lt;rec-number&gt;923&lt;/rec-number&gt;&lt;last-updated-date format="utc"&gt;1625143926&lt;/last-updated-date&gt;&lt;volume&gt;26&lt;/volume&gt;&lt;/record&gt;&lt;/Cite&gt;&lt;/EndNote&gt;</w:instrText>
      </w:r>
      <w:r w:rsidR="009037EC">
        <w:fldChar w:fldCharType="separate"/>
      </w:r>
      <w:r w:rsidR="009037EC" w:rsidRPr="009037EC">
        <w:rPr>
          <w:noProof/>
          <w:vertAlign w:val="superscript"/>
        </w:rPr>
        <w:t>1</w:t>
      </w:r>
      <w:r w:rsidR="009037EC">
        <w:fldChar w:fldCharType="end"/>
      </w:r>
      <w:r>
        <w:t xml:space="preserve"> </w:t>
      </w:r>
      <w:r w:rsidR="002C3E4F" w:rsidRPr="004C2E66">
        <w:t>When the displaced population exceeds o</w:t>
      </w:r>
      <w:r w:rsidR="0082056A" w:rsidRPr="004C2E66">
        <w:t>ffi</w:t>
      </w:r>
      <w:r w:rsidR="002C3E4F" w:rsidRPr="004C2E66">
        <w:t>cial resettlement and</w:t>
      </w:r>
      <w:r w:rsidR="0082056A" w:rsidRPr="004C2E66">
        <w:t xml:space="preserve"> </w:t>
      </w:r>
      <w:r w:rsidR="002C3E4F" w:rsidRPr="004C2E66">
        <w:t>refugee camp capacity, Internally Displaced Persons (IDPs) must live in informal settlements (hereafter named</w:t>
      </w:r>
      <w:r w:rsidR="0082056A" w:rsidRPr="004C2E66">
        <w:t xml:space="preserve"> </w:t>
      </w:r>
      <w:r w:rsidR="00FE653F" w:rsidRPr="004C2E66">
        <w:t>“</w:t>
      </w:r>
      <w:r w:rsidR="002C3E4F" w:rsidRPr="004C2E66">
        <w:t>camps</w:t>
      </w:r>
      <w:r w:rsidR="00FE653F" w:rsidRPr="004C2E66">
        <w:t>”</w:t>
      </w:r>
      <w:r w:rsidR="002C3E4F" w:rsidRPr="004C2E66">
        <w:t>). These regions must contend with the public health challenges resulting from violence</w:t>
      </w:r>
      <w:r w:rsidR="00D666DB" w:rsidRPr="00D666DB">
        <w:rPr>
          <w:lang w:val="en-US"/>
        </w:rPr>
        <w:t>,</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002C3E4F" w:rsidRPr="004C2E66">
        <w:t xml:space="preserve"> the deterioration</w:t>
      </w:r>
      <w:r w:rsidR="00FE653F" w:rsidRPr="004C2E66">
        <w:t xml:space="preserve"> </w:t>
      </w:r>
      <w:r w:rsidR="002C3E4F" w:rsidRPr="004C2E66">
        <w:t>of health-systems</w:t>
      </w:r>
      <w:r w:rsidR="00D666DB" w:rsidRPr="00D666DB">
        <w:rPr>
          <w:lang w:val="en-US"/>
        </w:rPr>
        <w:t>,</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002C3E4F" w:rsidRPr="004C2E66">
        <w:t xml:space="preserve"> especially of critical care</w:t>
      </w:r>
      <w:r w:rsidR="00D666DB" w:rsidRPr="00D666DB">
        <w:rPr>
          <w:lang w:val="en-US"/>
        </w:rPr>
        <w:t>,</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002C3E4F" w:rsidRPr="004C2E66">
        <w:t xml:space="preserve"> and the breakdown of essential public infrastructure</w:t>
      </w:r>
      <w:r w:rsidR="00FE653F" w:rsidRPr="004C2E66">
        <w:t xml:space="preserve"> </w:t>
      </w:r>
      <w:r w:rsidR="002C3E4F" w:rsidRPr="004C2E66">
        <w:t>such as water and sanitation systems</w:t>
      </w:r>
      <w:r w:rsidR="00D666DB" w:rsidRPr="00D666DB">
        <w:rPr>
          <w:lang w:val="en-US"/>
        </w:rPr>
        <w:t>.</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002C3E4F" w:rsidRPr="004C2E66">
        <w:t xml:space="preserve"> Urgent action is needed to contain the </w:t>
      </w:r>
      <w:r w:rsidR="009A644A">
        <w:t>spread of disease</w:t>
      </w:r>
      <w:r w:rsidR="002C3E4F" w:rsidRPr="004C2E66">
        <w:t xml:space="preserve"> in these settings, a task</w:t>
      </w:r>
      <w:r w:rsidR="00FE653F" w:rsidRPr="004C2E66">
        <w:t xml:space="preserve"> </w:t>
      </w:r>
      <w:r w:rsidR="002C3E4F" w:rsidRPr="004C2E66">
        <w:t>which necessarily involves the engagement of the communities living in them</w:t>
      </w:r>
      <w:r w:rsidR="00D666DB" w:rsidRPr="00D666DB">
        <w:rPr>
          <w:lang w:val="en-US"/>
        </w:rPr>
        <w:t>.</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p>
    <w:p w14:paraId="1AF13F54" w14:textId="55C908AC" w:rsidR="00716C05" w:rsidRPr="004C2E66" w:rsidRDefault="00E810E0" w:rsidP="00E810E0">
      <w:pPr>
        <w:pStyle w:val="Newparagraph"/>
        <w:spacing w:line="360" w:lineRule="auto"/>
        <w:jc w:val="both"/>
      </w:pPr>
      <w:r w:rsidRPr="004C2E66">
        <w:t xml:space="preserve">This study focuses on the </w:t>
      </w:r>
      <w:r w:rsidR="009A644A">
        <w:t xml:space="preserve">spread of COVID-19 in the </w:t>
      </w:r>
      <w:r w:rsidRPr="004C2E66">
        <w:t>Northwest region of Syria (NWS): a relatively small geographical area with 4.2 million people, of which 1.15 million (27.4%) are IDPs living in camps</w:t>
      </w:r>
      <w:r w:rsidR="00D666DB" w:rsidRPr="00D666DB">
        <w:rPr>
          <w:lang w:val="en-US"/>
        </w:rPr>
        <w:t>,</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w:t>
      </w:r>
      <w:r w:rsidR="00D666DB" w:rsidRPr="00D666DB">
        <w:rPr>
          <w:lang w:val="en-US"/>
        </w:rPr>
        <w:t>.</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w:t>
      </w:r>
      <w:r w:rsidR="00D666DB" w:rsidRPr="00D666DB">
        <w:rPr>
          <w:lang w:val="en-US"/>
        </w:rPr>
        <w:t>.</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xml:space="preserve">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6A0620A"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w:t>
      </w:r>
      <w:r w:rsidR="009223BB" w:rsidRPr="009223BB">
        <w:rPr>
          <w:lang w:val="en-US"/>
        </w:rPr>
        <w:t>by</w:t>
      </w:r>
      <w:r w:rsidR="00F2053B" w:rsidRPr="00F2053B">
        <w:rPr>
          <w:lang w:val="en-US"/>
        </w:rPr>
        <w:t xml:space="preserve"> </w:t>
      </w:r>
      <w:proofErr w:type="spellStart"/>
      <w:r w:rsidR="00F2053B">
        <w:rPr>
          <w:lang w:val="en-US"/>
        </w:rPr>
        <w:t>Gatto</w:t>
      </w:r>
      <w:proofErr w:type="spellEnd"/>
      <w:r w:rsidR="00F2053B">
        <w:rPr>
          <w:lang w:val="en-US"/>
        </w:rPr>
        <w:t xml:space="preserve"> </w:t>
      </w:r>
      <w:r w:rsidR="009223BB">
        <w:rPr>
          <w:i/>
          <w:iCs/>
          <w:lang w:val="en-US"/>
        </w:rPr>
        <w:t>et al.</w:t>
      </w:r>
      <w:r w:rsidR="00F2053B">
        <w:rPr>
          <w:lang w:val="en-US"/>
        </w:rPr>
        <w:t>,</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individuals in particular. We paid special attention to how the living conditions in informal camps inform the assumptions underlying our proposed interventions, a question often neglected</w:t>
      </w:r>
      <w:r w:rsidR="00F2053B" w:rsidRPr="00F2053B">
        <w:rPr>
          <w:lang w:val="en-US"/>
        </w:rPr>
        <w:t>.</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w:t>
      </w:r>
      <w:r w:rsidR="00F2053B" w:rsidRPr="00F2053B">
        <w:rPr>
          <w:lang w:val="en-US"/>
        </w:rPr>
        <w:t>,</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xml:space="preserve"> such as self-distancing, isolation of symptomatic individuals and the creation of a 'safety zone' in which more vulnerable members of the population are protected from exposure to the virus.</w:t>
      </w:r>
    </w:p>
    <w:p w14:paraId="455353D7" w14:textId="54A82849" w:rsidR="006E611B" w:rsidRPr="004C2E66" w:rsidRDefault="005F6E84" w:rsidP="00EB73BF">
      <w:pPr>
        <w:pStyle w:val="Newparagraph"/>
        <w:spacing w:line="360" w:lineRule="auto"/>
        <w:jc w:val="both"/>
      </w:pPr>
      <w:r w:rsidRPr="004C2E66">
        <w:t>Building upon the approach used to model the impact of these interventions in African cities, our model includes a parameterization of the contacts each individual has per day</w:t>
      </w:r>
      <w:r w:rsidR="00F2053B" w:rsidRPr="00F2053B">
        <w:rPr>
          <w:lang w:val="en-US"/>
        </w:rPr>
        <w:t>.</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xml:space="preserve"> We further elaborate upon this approach by making a more explicit representation of contacts and other parameters in the model. We consider the micro-dynamics of contacts, the time that </w:t>
      </w:r>
      <w:r w:rsidRPr="004C2E66">
        <w:lastRenderedPageBreak/>
        <w:t>individuals take to recognize their symptoms before self-isolating, the effect of having carers to attend to isolated individuals, and the existence of a buffer zone in which exposed</w:t>
      </w:r>
      <w:r w:rsidR="00651093" w:rsidRPr="004C2E66">
        <w:t xml:space="preserve"> </w:t>
      </w:r>
      <w:r w:rsidRPr="004C2E66">
        <w:t>and protected 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w:t>
      </w:r>
      <w:r w:rsidR="009A644A">
        <w:t xml:space="preserve"> diseases like</w:t>
      </w:r>
      <w:r w:rsidRPr="004C2E66">
        <w:t xml:space="preserve">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FF454D" w:rsidRDefault="006E611B" w:rsidP="006E611B">
      <w:pPr>
        <w:pStyle w:val="Heading1"/>
        <w:rPr>
          <w:caps/>
        </w:rPr>
      </w:pPr>
      <w:r w:rsidRPr="00FF454D">
        <w:rPr>
          <w:caps/>
        </w:rPr>
        <w:t>Methods</w:t>
      </w:r>
    </w:p>
    <w:p w14:paraId="58C6B1D6" w14:textId="744B5144" w:rsidR="005128D3" w:rsidRPr="002F7759" w:rsidRDefault="005128D3" w:rsidP="005128D3">
      <w:pPr>
        <w:pStyle w:val="Heading2"/>
        <w:rPr>
          <w:i w:val="0"/>
          <w:iCs w:val="0"/>
        </w:rPr>
      </w:pPr>
      <w:r w:rsidRPr="002F7759">
        <w:rPr>
          <w:i w:val="0"/>
          <w:iCs w:val="0"/>
        </w:rPr>
        <w:t>The model</w:t>
      </w:r>
    </w:p>
    <w:p w14:paraId="37BDEE7A" w14:textId="081F996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w:t>
      </w:r>
      <w:r w:rsidR="009223BB" w:rsidRPr="009223BB">
        <w:rPr>
          <w:lang w:val="en-US"/>
        </w:rPr>
        <w:t>by</w:t>
      </w:r>
      <w:r w:rsidR="009223BB">
        <w:rPr>
          <w:lang w:val="en-US"/>
        </w:rPr>
        <w:t xml:space="preserve"> </w:t>
      </w:r>
      <w:proofErr w:type="spellStart"/>
      <w:r w:rsidR="009223BB">
        <w:rPr>
          <w:lang w:val="en-US"/>
        </w:rPr>
        <w:t>Gatto</w:t>
      </w:r>
      <w:proofErr w:type="spellEnd"/>
      <w:r w:rsidR="009223BB">
        <w:rPr>
          <w:lang w:val="en-US"/>
        </w:rPr>
        <w:t xml:space="preserve"> </w:t>
      </w:r>
      <w:r w:rsidR="009223BB">
        <w:rPr>
          <w:i/>
          <w:iCs/>
          <w:lang w:val="en-US"/>
        </w:rPr>
        <w:t>et al.</w:t>
      </w:r>
      <w:r w:rsidR="009223BB" w:rsidRPr="009223BB">
        <w:rPr>
          <w:lang w:val="en-US"/>
        </w:rPr>
        <w:fldChar w:fldCharType="begin"/>
      </w:r>
      <w:r w:rsidR="009223BB" w:rsidRPr="009223BB">
        <w:rPr>
          <w:lang w:val="en-US"/>
        </w:rPr>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9223BB" w:rsidRPr="009223BB">
        <w:rPr>
          <w:lang w:val="en-US"/>
        </w:rPr>
        <w:fldChar w:fldCharType="separate"/>
      </w:r>
      <w:r w:rsidR="009223BB" w:rsidRPr="009223BB">
        <w:rPr>
          <w:noProof/>
          <w:vertAlign w:val="superscript"/>
          <w:lang w:val="en-US"/>
        </w:rPr>
        <w:t>10</w:t>
      </w:r>
      <w:r w:rsidR="009223BB" w:rsidRPr="009223BB">
        <w:rPr>
          <w:lang w:val="en-US"/>
        </w:rPr>
        <w:fldChar w:fldCharType="end"/>
      </w:r>
      <w:r w:rsidR="009223BB">
        <w:rPr>
          <w:i/>
          <w:iCs/>
          <w:lang w:val="en-US"/>
        </w:rPr>
        <w:t xml:space="preserve"> </w:t>
      </w:r>
      <w:r w:rsidR="009223BB">
        <w:rPr>
          <w:lang w:val="en-US"/>
        </w:rPr>
        <w:t xml:space="preserve">and </w:t>
      </w:r>
      <w:proofErr w:type="spellStart"/>
      <w:r w:rsidR="009223BB">
        <w:rPr>
          <w:lang w:val="en-US"/>
        </w:rPr>
        <w:t>Bertuzzo</w:t>
      </w:r>
      <w:proofErr w:type="spellEnd"/>
      <w:r w:rsidR="009223BB">
        <w:rPr>
          <w:lang w:val="en-US"/>
        </w:rPr>
        <w:t xml:space="preserve"> </w:t>
      </w:r>
      <w:r w:rsidR="009223BB">
        <w:rPr>
          <w:i/>
          <w:iCs/>
          <w:lang w:val="en-US"/>
        </w:rPr>
        <w:t>et al.</w:t>
      </w:r>
      <w:r w:rsidR="00047183" w:rsidRPr="004C2E66">
        <w:fldChar w:fldCharType="begin"/>
      </w:r>
      <w:r w:rsidR="009223BB">
        <w:instrText xml:space="preserve"> ADDIN EN.CITE &lt;EndNote&gt;&lt;Cite&gt;&lt;Author&gt;Bertuzzo&lt;/Author&gt;&lt;Year&gt;2020&lt;/Year&gt;&lt;IDText&gt;The geography of COVID-19 spread in Italy and implications for the relaxation of confinement measures&lt;/IDText&gt;&lt;DisplayText&gt;&lt;style face="superscript"&gt;13&lt;/style&gt;&lt;/DisplayText&gt;&lt;record&gt;&lt;isbn&gt;2041-1723&lt;/isbn&gt;&lt;titles&gt;&lt;title&gt;The geography of COVID-19 spread in Italy and implications for the relaxation of confinement measures&lt;/title&gt;&lt;secondary-title&gt;Nature communications&lt;/secondary-title&gt;&lt;/titles&gt;&lt;pages&gt;1-11&lt;/pages&gt;&lt;number&gt;1&lt;/number&gt;&lt;contributors&gt;&lt;authors&gt;&lt;author&gt;Bertuzzo, Enrico&lt;/author&gt;&lt;author&gt;Mari, Lorenzo&lt;/author&gt;&lt;author&gt;Pasetto, Damiano&lt;/author&gt;&lt;author&gt;Miccoli, Stefano&lt;/author&gt;&lt;author&gt;Casagrandi, Renato&lt;/author&gt;&lt;author&gt;Gatto, Marino&lt;/author&gt;&lt;author&gt;Rinaldo, Andrea&lt;/author&gt;&lt;/authors&gt;&lt;/contributors&gt;&lt;added-date format="utc"&gt;1616142870&lt;/added-date&gt;&lt;ref-type name="Journal Article"&gt;17&lt;/ref-type&gt;&lt;dates&gt;&lt;year&gt;2020&lt;/year&gt;&lt;/dates&gt;&lt;rec-number&gt;506&lt;/rec-number&gt;&lt;last-updated-date format="utc"&gt;1616142870&lt;/last-updated-date&gt;&lt;volume&gt;11&lt;/volume&gt;&lt;/record&gt;&lt;/Cite&gt;&lt;/EndNote&gt;</w:instrText>
      </w:r>
      <w:r w:rsidR="00047183" w:rsidRPr="004C2E66">
        <w:fldChar w:fldCharType="separate"/>
      </w:r>
      <w:r w:rsidR="009223BB" w:rsidRPr="009223BB">
        <w:rPr>
          <w:noProof/>
          <w:vertAlign w:val="superscript"/>
        </w:rPr>
        <w:t>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561"/>
        <w:gridCol w:w="1409"/>
      </w:tblGrid>
      <w:tr w:rsidR="00996839" w:rsidRPr="004C2E66" w14:paraId="673A973B" w14:textId="77777777" w:rsidTr="00F818A8">
        <w:trPr>
          <w:trHeight w:val="432"/>
        </w:trPr>
        <w:tc>
          <w:tcPr>
            <w:tcW w:w="752" w:type="pct"/>
          </w:tcPr>
          <w:p w14:paraId="60D538EF" w14:textId="77777777" w:rsidR="00996839" w:rsidRPr="004C2E66" w:rsidRDefault="00996839" w:rsidP="00B20FAB">
            <w:pPr>
              <w:rPr>
                <w:lang w:eastAsia="en-US"/>
              </w:rPr>
            </w:pPr>
          </w:p>
        </w:tc>
        <w:tc>
          <w:tcPr>
            <w:tcW w:w="3497" w:type="pct"/>
          </w:tcPr>
          <w:p w14:paraId="6EF616AB" w14:textId="3AEDD7F9"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rPr>
                <w:lang w:eastAsia="en-US"/>
              </w:rPr>
            </w:pPr>
          </w:p>
        </w:tc>
        <w:tc>
          <w:tcPr>
            <w:tcW w:w="3497" w:type="pct"/>
          </w:tcPr>
          <w:p w14:paraId="2488CAC6" w14:textId="789764E8"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rPr>
                <w:lang w:eastAsia="en-US"/>
              </w:rPr>
            </w:pPr>
          </w:p>
        </w:tc>
        <w:tc>
          <w:tcPr>
            <w:tcW w:w="3497" w:type="pct"/>
          </w:tcPr>
          <w:p w14:paraId="787A906B" w14:textId="73C9F2B2"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rPr>
                <w:lang w:eastAsia="en-US"/>
              </w:rPr>
            </w:pPr>
          </w:p>
        </w:tc>
        <w:tc>
          <w:tcPr>
            <w:tcW w:w="3497" w:type="pct"/>
          </w:tcPr>
          <w:p w14:paraId="00C27B9A" w14:textId="280C5734"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rPr>
                <w:lang w:eastAsia="en-US"/>
              </w:rPr>
            </w:pPr>
          </w:p>
        </w:tc>
        <w:tc>
          <w:tcPr>
            <w:tcW w:w="3497" w:type="pct"/>
          </w:tcPr>
          <w:p w14:paraId="5DE52553" w14:textId="7428F170"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rPr>
                <w:lang w:eastAsia="en-US"/>
              </w:rPr>
            </w:pPr>
          </w:p>
        </w:tc>
        <w:tc>
          <w:tcPr>
            <w:tcW w:w="3497" w:type="pct"/>
          </w:tcPr>
          <w:p w14:paraId="3E8026CD" w14:textId="1B1C7C19"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rPr>
                <w:lang w:eastAsia="en-US"/>
              </w:rPr>
            </w:pPr>
          </w:p>
        </w:tc>
        <w:tc>
          <w:tcPr>
            <w:tcW w:w="3497" w:type="pct"/>
          </w:tcPr>
          <w:p w14:paraId="4D9FB8C7" w14:textId="15C1745F" w:rsidR="009A5C74"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rPr>
                <w:lang w:eastAsia="en-US"/>
              </w:rPr>
            </w:pPr>
          </w:p>
        </w:tc>
        <w:tc>
          <w:tcPr>
            <w:tcW w:w="3497" w:type="pct"/>
          </w:tcPr>
          <w:p w14:paraId="3699BF08" w14:textId="6687C7E2" w:rsidR="00996839" w:rsidRPr="004C2E66" w:rsidRDefault="00714E4A"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jc w:val="right"/>
              <w:rPr>
                <w:lang w:eastAsia="en-US"/>
              </w:rPr>
            </w:pPr>
            <w:r w:rsidRPr="004C2E66">
              <w:rPr>
                <w:lang w:eastAsia="en-US"/>
              </w:rPr>
              <w:t>(8)</w:t>
            </w:r>
          </w:p>
        </w:tc>
      </w:tr>
    </w:tbl>
    <w:p w14:paraId="35B35308" w14:textId="40284861"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xml:space="preserve">, while critical cases requiring intensive care unit (ICU) care will </w:t>
      </w:r>
      <w:r w:rsidRPr="004C2E66">
        <w:lastRenderedPageBreak/>
        <w:t>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Finally, since the fate of individuals in the hospitalized compartment is 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0</m:t>
        </m:r>
      </m:oMath>
      <w:r w:rsidRPr="004C2E66">
        <w:t>), or 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C21DEF6" w14:textId="527FB463"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Eqs. 1</w:t>
      </w:r>
      <w:r w:rsidR="00CB65C1" w:rsidRPr="004C2E66">
        <w:rPr>
          <w:lang w:eastAsia="en-US"/>
        </w:rPr>
        <w:t>-</w:t>
      </w:r>
      <w:r w:rsidRPr="004C2E66">
        <w:rPr>
          <w:lang w:eastAsia="en-US"/>
        </w:rPr>
        <w:t>8) we considered a stochastic implementation</w:t>
      </w:r>
      <w:r w:rsidR="009223BB" w:rsidRPr="009223BB">
        <w:rPr>
          <w:lang w:val="en-US" w:eastAsia="en-US"/>
        </w:rPr>
        <w:t>,</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w:t>
      </w:r>
      <w:r w:rsidR="006A22F8">
        <w:rPr>
          <w:lang w:eastAsia="en-US"/>
        </w:rPr>
        <w:t>Gillespie algorithm</w:t>
      </w:r>
      <w:r w:rsidRPr="004C2E66">
        <w:rPr>
          <w:lang w:eastAsia="en-US"/>
        </w:rPr>
        <w:t xml:space="preserve"> implemented in the adaptivetau package</w:t>
      </w:r>
      <w:r w:rsidR="009223BB" w:rsidRPr="009223BB">
        <w:rPr>
          <w:lang w:val="en-US" w:eastAsia="en-US"/>
        </w:rPr>
        <w:t>.</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p>
    <w:p w14:paraId="3DC34DAF" w14:textId="699D9C38" w:rsidR="00154563" w:rsidRPr="005B4F56" w:rsidRDefault="007A33FA" w:rsidP="007A33FA">
      <w:pPr>
        <w:pStyle w:val="Heading2"/>
        <w:rPr>
          <w:i w:val="0"/>
          <w:iCs w:val="0"/>
          <w:lang w:eastAsia="en-US"/>
        </w:rPr>
      </w:pPr>
      <w:r w:rsidRPr="005B4F56">
        <w:rPr>
          <w:i w:val="0"/>
          <w:iCs w:val="0"/>
          <w:lang w:eastAsia="en-US"/>
        </w:rPr>
        <w:t>Demographic and behaviour</w:t>
      </w:r>
      <w:r w:rsidR="00623E50" w:rsidRPr="005B4F56">
        <w:rPr>
          <w:i w:val="0"/>
          <w:iCs w:val="0"/>
          <w:lang w:eastAsia="en-US"/>
        </w:rPr>
        <w:t xml:space="preserve"> </w:t>
      </w:r>
      <w:r w:rsidRPr="005B4F56">
        <w:rPr>
          <w:i w:val="0"/>
          <w:iCs w:val="0"/>
          <w:lang w:eastAsia="en-US"/>
        </w:rPr>
        <w:t>classes</w:t>
      </w:r>
    </w:p>
    <w:p w14:paraId="1787478F" w14:textId="3D14D2A2"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realistically evaluate our proposed interventions</w:t>
      </w:r>
      <w:r w:rsidR="009223BB" w:rsidRPr="009223BB">
        <w:rPr>
          <w:lang w:val="en-US" w:eastAsia="en-US"/>
        </w:rPr>
        <w:t>.</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xml:space="preserve">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Pr="004C2E66">
        <w:rPr>
          <w:lang w:eastAsia="en-US"/>
        </w:rPr>
        <w:t>(see section Interventions and Supplementary Material for details).</w:t>
      </w:r>
      <w:r w:rsidR="009223BB">
        <w:rPr>
          <w:lang w:eastAsia="en-US"/>
        </w:rPr>
        <w:fldChar w:fldCharType="begin"/>
      </w:r>
      <w:r w:rsidR="009223BB">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223BB">
        <w:rPr>
          <w:lang w:eastAsia="en-US"/>
        </w:rPr>
        <w:fldChar w:fldCharType="separate"/>
      </w:r>
      <w:r w:rsidR="009223BB" w:rsidRPr="009223BB">
        <w:rPr>
          <w:noProof/>
          <w:vertAlign w:val="superscript"/>
          <w:lang w:eastAsia="en-US"/>
        </w:rPr>
        <w:t>11</w:t>
      </w:r>
      <w:r w:rsidR="009223BB">
        <w:rPr>
          <w:lang w:eastAsia="en-US"/>
        </w:rPr>
        <w:fldChar w:fldCharType="end"/>
      </w:r>
      <w:r w:rsidRPr="004C2E66">
        <w:rPr>
          <w:lang w:eastAsia="en-US"/>
        </w:rPr>
        <w:t xml:space="preserve">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rsidRPr="004C2E66" w14:paraId="3FC3777B" w14:textId="77777777" w:rsidTr="00290983">
        <w:trPr>
          <w:cantSplit/>
        </w:trPr>
        <w:tc>
          <w:tcPr>
            <w:tcW w:w="1435" w:type="dxa"/>
          </w:tcPr>
          <w:p w14:paraId="5CFCE096" w14:textId="53C7838C"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lastRenderedPageBreak/>
              <w:t>Parameter</w:t>
            </w:r>
          </w:p>
        </w:tc>
        <w:tc>
          <w:tcPr>
            <w:tcW w:w="3060" w:type="dxa"/>
          </w:tcPr>
          <w:p w14:paraId="6C40CBC8" w14:textId="4F9C02F5"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290983">
            <w:pPr>
              <w:pStyle w:val="Newparagraph"/>
              <w:keepNext/>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290983">
        <w:trPr>
          <w:cantSplit/>
        </w:trPr>
        <w:tc>
          <w:tcPr>
            <w:tcW w:w="1435" w:type="dxa"/>
            <w:vAlign w:val="center"/>
          </w:tcPr>
          <w:p w14:paraId="48CB719D" w14:textId="0129A9E0" w:rsidR="007813E8" w:rsidRPr="004C2E66" w:rsidRDefault="00086546"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290983">
        <w:trPr>
          <w:cantSplit/>
        </w:trPr>
        <w:tc>
          <w:tcPr>
            <w:tcW w:w="1435" w:type="dxa"/>
            <w:vAlign w:val="center"/>
          </w:tcPr>
          <w:p w14:paraId="56CE5B6A" w14:textId="23E03588" w:rsidR="00020C58" w:rsidRPr="004C2E66" w:rsidRDefault="009D6572"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290983">
            <w:pPr>
              <w:pStyle w:val="Newparagraph"/>
              <w:keepNext/>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290983">
        <w:trPr>
          <w:cantSplit/>
        </w:trPr>
        <w:tc>
          <w:tcPr>
            <w:tcW w:w="1435" w:type="dxa"/>
            <w:vAlign w:val="center"/>
          </w:tcPr>
          <w:p w14:paraId="7C1B51A3" w14:textId="1F74ACD3" w:rsidR="007813E8" w:rsidRPr="004C2E66" w:rsidRDefault="00C17C2D"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290983">
            <w:pPr>
              <w:pStyle w:val="Newparagraph"/>
              <w:keepNext/>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34AEB1BA" w:rsidR="008B7610" w:rsidRPr="004C2E66" w:rsidRDefault="008B7610" w:rsidP="00290983">
            <w:pPr>
              <w:keepNext/>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p w14:paraId="11FD82CB" w14:textId="1A7C5396" w:rsidR="009F7A14" w:rsidRPr="004C2E66" w:rsidRDefault="009F7A14" w:rsidP="00290983">
            <w:pPr>
              <w:keepNext/>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290983">
            <w:pPr>
              <w:pStyle w:val="Newparagraph"/>
              <w:keepNext/>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290983">
            <w:pPr>
              <w:pStyle w:val="Newparagraph"/>
              <w:keepNext/>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290983">
        <w:trPr>
          <w:cantSplit/>
        </w:trPr>
        <w:tc>
          <w:tcPr>
            <w:tcW w:w="1435" w:type="dxa"/>
            <w:vAlign w:val="center"/>
          </w:tcPr>
          <w:p w14:paraId="6F8E7252" w14:textId="38A69162" w:rsidR="007813E8" w:rsidRPr="004C2E66" w:rsidRDefault="00FB5ED6"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290983">
        <w:trPr>
          <w:cantSplit/>
        </w:trPr>
        <w:tc>
          <w:tcPr>
            <w:tcW w:w="1435" w:type="dxa"/>
            <w:vAlign w:val="center"/>
          </w:tcPr>
          <w:p w14:paraId="08ABA575" w14:textId="2DF01739" w:rsidR="007813E8" w:rsidRPr="004C2E66" w:rsidRDefault="00173E33"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290983">
        <w:trPr>
          <w:cantSplit/>
        </w:trPr>
        <w:tc>
          <w:tcPr>
            <w:tcW w:w="1435" w:type="dxa"/>
            <w:vAlign w:val="center"/>
          </w:tcPr>
          <w:p w14:paraId="09018D4B" w14:textId="5E33CBE4" w:rsidR="007813E8" w:rsidRPr="004C2E66" w:rsidRDefault="008F7B4D" w:rsidP="00290983">
            <w:pPr>
              <w:pStyle w:val="Newparagraph"/>
              <w:keepNext/>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290983">
        <w:trPr>
          <w:cantSplit/>
        </w:trPr>
        <w:tc>
          <w:tcPr>
            <w:tcW w:w="1435" w:type="dxa"/>
            <w:vAlign w:val="center"/>
          </w:tcPr>
          <w:p w14:paraId="50D10019" w14:textId="49C23553" w:rsidR="007813E8" w:rsidRPr="004C2E66" w:rsidRDefault="00DF1464"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290983">
            <w:pPr>
              <w:pStyle w:val="Newparagraph"/>
              <w:keepNext/>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290983">
        <w:trPr>
          <w:cantSplit/>
        </w:trPr>
        <w:tc>
          <w:tcPr>
            <w:tcW w:w="1435" w:type="dxa"/>
            <w:vAlign w:val="center"/>
          </w:tcPr>
          <w:p w14:paraId="621D029C" w14:textId="18D7BF92"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290983">
        <w:trPr>
          <w:cantSplit/>
        </w:trPr>
        <w:tc>
          <w:tcPr>
            <w:tcW w:w="1435" w:type="dxa"/>
            <w:vAlign w:val="center"/>
          </w:tcPr>
          <w:p w14:paraId="2FC47AA9" w14:textId="7451D4D7"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290983">
        <w:trPr>
          <w:cantSplit/>
        </w:trPr>
        <w:tc>
          <w:tcPr>
            <w:tcW w:w="1435" w:type="dxa"/>
            <w:vAlign w:val="center"/>
          </w:tcPr>
          <w:p w14:paraId="06BAAA4C" w14:textId="5D54D268"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290983">
            <w:pPr>
              <w:pStyle w:val="Newparagraph"/>
              <w:keepNext/>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4DF8438C" w:rsidR="007813E8" w:rsidRPr="004C2E66" w:rsidRDefault="0074251A" w:rsidP="00290983">
            <w:pPr>
              <w:keepNext/>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m:rPr>
                    <m:sty m:val="p"/>
                  </m:rPr>
                  <w:rPr>
                    <w:rFonts w:ascii="Cambria Math" w:hAnsi="Cambria Math"/>
                    <w:sz w:val="22"/>
                    <w:szCs w:val="22"/>
                    <w:lang w:eastAsia="en-US"/>
                  </w:rPr>
                  <m:t>{</m:t>
                </m:r>
                <m:r>
                  <w:rPr>
                    <w:rFonts w:ascii="Cambria Math" w:hAnsi="Cambria Math"/>
                    <w:sz w:val="22"/>
                    <w:szCs w:val="22"/>
                    <w:lang w:eastAsia="en-US"/>
                  </w:rPr>
                  <m:t>0,1</m:t>
                </m:r>
                <m:r>
                  <w:rPr>
                    <w:rFonts w:ascii="Cambria Math" w:hAnsi="Cambria Math"/>
                    <w:sz w:val="22"/>
                    <w:szCs w:val="22"/>
                    <w:lang w:eastAsia="en-US"/>
                  </w:rPr>
                  <m:t>}</m:t>
                </m:r>
              </m:oMath>
            </m:oMathPara>
          </w:p>
        </w:tc>
        <w:tc>
          <w:tcPr>
            <w:tcW w:w="0" w:type="auto"/>
            <w:vAlign w:val="center"/>
          </w:tcPr>
          <w:p w14:paraId="59E201D1" w14:textId="206822F3"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1B35A2" w:rsidRDefault="00096F3C" w:rsidP="00096F3C">
      <w:pPr>
        <w:pStyle w:val="Heading2"/>
        <w:rPr>
          <w:i w:val="0"/>
          <w:iCs w:val="0"/>
          <w:lang w:eastAsia="en-US"/>
        </w:rPr>
      </w:pPr>
      <w:r w:rsidRPr="001B35A2">
        <w:rPr>
          <w:i w:val="0"/>
          <w:iCs w:val="0"/>
          <w:lang w:eastAsia="en-US"/>
        </w:rPr>
        <w:t>Population structure and demographic classes</w:t>
      </w:r>
    </w:p>
    <w:p w14:paraId="0EDE47C1" w14:textId="41AE680A" w:rsidR="00C87D73" w:rsidRPr="004C2E66" w:rsidRDefault="00C87D73" w:rsidP="00633683">
      <w:pPr>
        <w:pStyle w:val="Paragraph"/>
        <w:spacing w:after="240" w:line="360" w:lineRule="auto"/>
        <w:jc w:val="both"/>
        <w:rPr>
          <w:lang w:eastAsia="en-US"/>
        </w:rPr>
      </w:pPr>
      <w:r w:rsidRPr="004C2E66">
        <w:rPr>
          <w:lang w:eastAsia="en-US"/>
        </w:rPr>
        <w:t>We parameterized the model with data from IDPs in NWS</w:t>
      </w:r>
      <w:r w:rsidR="009223BB" w:rsidRPr="009223BB">
        <w:rPr>
          <w:lang w:val="en-US" w:eastAsia="en-US"/>
        </w:rPr>
        <w:t>.</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xml:space="preserve"> The population sizes of informal camps are</w:t>
      </w:r>
      <w:r w:rsidR="006A22F8">
        <w:rPr>
          <w:lang w:eastAsia="en-US"/>
        </w:rPr>
        <w:t xml:space="preserve"> right-skewed</w:t>
      </w:r>
      <w:r w:rsidRPr="004C2E66">
        <w:rPr>
          <w:lang w:eastAsia="en-US"/>
        </w:rPr>
        <w:t>, with a mean of 1212. We simulated camps with populations of 500, 1000 and 2000 individuals. Since interventions tend to be less effective 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3925A8">
        <w:trPr>
          <w:cantSplit/>
        </w:trPr>
        <w:tc>
          <w:tcPr>
            <w:tcW w:w="2351" w:type="dxa"/>
            <w:gridSpan w:val="2"/>
            <w:vAlign w:val="center"/>
          </w:tcPr>
          <w:p w14:paraId="3594980B" w14:textId="77777777" w:rsidR="00523ECF" w:rsidRPr="004C2E66" w:rsidRDefault="00523ECF" w:rsidP="003925A8">
            <w:pPr>
              <w:pStyle w:val="Newparagraph"/>
              <w:keepNext/>
              <w:widowControl w:val="0"/>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3925A8">
            <w:pPr>
              <w:pStyle w:val="Newparagraph"/>
              <w:keepNext/>
              <w:widowControl w:val="0"/>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3925A8">
        <w:trPr>
          <w:cantSplit/>
        </w:trPr>
        <w:tc>
          <w:tcPr>
            <w:tcW w:w="1108" w:type="dxa"/>
            <w:vAlign w:val="center"/>
          </w:tcPr>
          <w:p w14:paraId="3D7B3857" w14:textId="4F5F05BA"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3925A8">
        <w:trPr>
          <w:cantSplit/>
        </w:trPr>
        <w:tc>
          <w:tcPr>
            <w:tcW w:w="1108" w:type="dxa"/>
            <w:vAlign w:val="center"/>
          </w:tcPr>
          <w:p w14:paraId="13AAADBB" w14:textId="59485581" w:rsidR="00AA0EE6" w:rsidRPr="004C2E66" w:rsidRDefault="001404A9" w:rsidP="003925A8">
            <w:pPr>
              <w:pStyle w:val="Newparagraph"/>
              <w:keepNext/>
              <w:widowControl w:val="0"/>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3925A8">
            <w:pPr>
              <w:pStyle w:val="Newparagraph"/>
              <w:keepNext/>
              <w:widowControl w:val="0"/>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3925A8">
        <w:trPr>
          <w:cantSplit/>
        </w:trPr>
        <w:tc>
          <w:tcPr>
            <w:tcW w:w="1108" w:type="dxa"/>
            <w:vAlign w:val="center"/>
          </w:tcPr>
          <w:p w14:paraId="4099FE0C" w14:textId="07BCFDDD" w:rsidR="00AA0EE6" w:rsidRPr="004C2E66" w:rsidRDefault="00714E4A" w:rsidP="003925A8">
            <w:pPr>
              <w:keepNext/>
              <w:widowControl w:val="0"/>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1B35A2" w:rsidRDefault="00B86144" w:rsidP="00B86144">
      <w:pPr>
        <w:pStyle w:val="Heading2"/>
        <w:rPr>
          <w:i w:val="0"/>
          <w:iCs w:val="0"/>
          <w:lang w:eastAsia="en-US"/>
        </w:rPr>
      </w:pPr>
      <w:r w:rsidRPr="001B35A2">
        <w:rPr>
          <w:i w:val="0"/>
          <w:iCs w:val="0"/>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2363D4">
      <w:pPr>
        <w:pStyle w:val="Newparagraph"/>
        <w:spacing w:after="36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9520AF" w:rsidRPr="004C2E66" w14:paraId="71B8D73C" w14:textId="77777777" w:rsidTr="009520AF">
        <w:tc>
          <w:tcPr>
            <w:tcW w:w="350" w:type="pct"/>
            <w:vAlign w:val="center"/>
          </w:tcPr>
          <w:p w14:paraId="27F9B37C" w14:textId="77777777" w:rsidR="009520AF" w:rsidRPr="004C2E66" w:rsidRDefault="009520AF" w:rsidP="009520AF">
            <w:pPr>
              <w:jc w:val="center"/>
              <w:rPr>
                <w:lang w:eastAsia="en-US"/>
              </w:rPr>
            </w:pPr>
          </w:p>
        </w:tc>
        <w:tc>
          <w:tcPr>
            <w:tcW w:w="4300" w:type="pct"/>
            <w:vAlign w:val="center"/>
          </w:tcPr>
          <w:p w14:paraId="316763FB" w14:textId="6907BDEA" w:rsidR="009520AF" w:rsidRPr="004C2E66" w:rsidRDefault="00714E4A" w:rsidP="003F29AD">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jc w:val="right"/>
              <w:rPr>
                <w:lang w:eastAsia="en-US"/>
              </w:rPr>
            </w:pPr>
            <w:r w:rsidRPr="004C2E66">
              <w:rPr>
                <w:lang w:eastAsia="en-US"/>
              </w:rPr>
              <w:t>(9)</w:t>
            </w:r>
          </w:p>
        </w:tc>
      </w:tr>
    </w:tbl>
    <w:p w14:paraId="53624F20" w14:textId="4B41D4F4"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w:t>
      </w:r>
      <w:r w:rsidR="009223BB" w:rsidRPr="009223BB">
        <w:rPr>
          <w:lang w:val="en-US"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00DF036B">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hence, 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2E4D76EE" w:rsidR="000547D9" w:rsidRPr="004C2E66" w:rsidRDefault="000547D9" w:rsidP="00B357D8">
      <w:pPr>
        <w:spacing w:line="360" w:lineRule="auto"/>
        <w:ind w:firstLine="720"/>
        <w:jc w:val="both"/>
        <w:rPr>
          <w:lang w:eastAsia="en-US"/>
        </w:rPr>
      </w:pPr>
      <w:r w:rsidRPr="004C2E66">
        <w:rPr>
          <w:lang w:eastAsia="en-US"/>
        </w:rPr>
        <w:t xml:space="preserve">The probability of infection if there is a contact between a susceptible and an infected person is </w:t>
      </w:r>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P</m:t>
            </m:r>
          </m:sub>
        </m:sSub>
      </m:oMath>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A</m:t>
            </m:r>
          </m:sub>
        </m:sSub>
      </m:oMath>
      <w:r w:rsidR="00D45FD7"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I</m:t>
            </m:r>
          </m:sub>
        </m:sSub>
      </m:oMath>
      <w:r w:rsidR="002529C5" w:rsidRPr="004C2E66">
        <w:rPr>
          <w:lang w:eastAsia="en-US"/>
        </w:rPr>
        <w:t xml:space="preserve">, or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H</m:t>
            </m:r>
          </m:sub>
        </m:sSub>
      </m:oMath>
      <w:r w:rsidR="002529C5" w:rsidRPr="004C2E66">
        <w:rPr>
          <w:lang w:eastAsia="en-US"/>
        </w:rPr>
        <w:t xml:space="preserve"> </w:t>
      </w:r>
      <w:r w:rsidRPr="004C2E66">
        <w:rPr>
          <w:lang w:eastAsia="en-US"/>
        </w:rPr>
        <w:t xml:space="preserve">depending upon whether the infected individual is in the </w:t>
      </w:r>
      <w:r w:rsidRPr="004C2E66">
        <w:rPr>
          <w:lang w:eastAsia="en-US"/>
        </w:rPr>
        <w:lastRenderedPageBreak/>
        <w:t>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m:rPr>
                <m:sty m:val="p"/>
              </m:rPr>
              <w:rPr>
                <w:rFonts w:ascii="Cambria Math" w:hAnsi="Cambria Math"/>
                <w:lang w:eastAsia="en-US"/>
              </w:rPr>
              <m:t>P→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I</m:t>
            </m:r>
          </m:sub>
        </m:sSub>
      </m:oMath>
      <w:r w:rsidR="00F72307"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w:rPr>
            <w:rFonts w:ascii="Cambria Math" w:hAnsi="Cambria Math"/>
            <w:lang w:eastAsia="en-US"/>
          </w:rPr>
          <m:t>{</m:t>
        </m:r>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A</m:t>
        </m:r>
        <m:r>
          <w:rPr>
            <w:rFonts w:ascii="Cambria Math" w:hAnsi="Cambria Math"/>
            <w:lang w:eastAsia="en-US"/>
          </w:rPr>
          <m:t>,</m:t>
        </m:r>
        <m:r>
          <m:rPr>
            <m:sty m:val="p"/>
          </m:rPr>
          <w:rPr>
            <w:rFonts w:ascii="Cambria Math" w:hAnsi="Cambria Math"/>
            <w:lang w:eastAsia="en-US"/>
          </w:rPr>
          <m:t>H</m:t>
        </m:r>
        <m:r>
          <w:rPr>
            <w:rFonts w:ascii="Cambria Math" w:hAnsi="Cambria Math"/>
            <w:lang w:eastAsia="en-US"/>
          </w:rPr>
          <m:t>,</m:t>
        </m:r>
        <m:r>
          <m:rPr>
            <m:sty m:val="p"/>
          </m:rPr>
          <w:rPr>
            <w:rFonts w:ascii="Cambria Math" w:hAnsi="Cambria Math"/>
            <w:lang w:eastAsia="en-US"/>
          </w:rPr>
          <m:t>I</m:t>
        </m:r>
        <m: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09162AD0"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9223BB" w:rsidRPr="009223BB">
        <w:rPr>
          <w:lang w:val="en-US" w:eastAsia="en-US"/>
        </w:rPr>
        <w:t>,</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w:t>
      </w:r>
      <w:r w:rsidR="009223BB" w:rsidRPr="009223BB">
        <w:rPr>
          <w:lang w:val="en-US" w:eastAsia="en-US"/>
        </w:rPr>
        <w:t>,</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w:t>
      </w:r>
      <w:r w:rsidR="009223BB" w:rsidRPr="009223BB">
        <w:rPr>
          <w:lang w:val="en-US" w:eastAsia="en-US"/>
        </w:rPr>
        <w:t>.</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p>
    <w:tbl>
      <w:tblPr>
        <w:tblStyle w:val="TableGrid"/>
        <w:tblW w:w="0" w:type="auto"/>
        <w:tblLook w:val="04A0" w:firstRow="1" w:lastRow="0" w:firstColumn="1" w:lastColumn="0" w:noHBand="0" w:noVBand="1"/>
      </w:tblPr>
      <w:tblGrid>
        <w:gridCol w:w="1108"/>
        <w:gridCol w:w="3207"/>
        <w:gridCol w:w="259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4AEFCBA4" w:rsidR="00287BC7" w:rsidRPr="004C2E66" w:rsidRDefault="00714E4A"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m:rPr>
                        <m:sty m:val="p"/>
                      </m:rPr>
                      <w:rPr>
                        <w:rFonts w:ascii="Cambria Math" w:hAnsi="Cambria Math"/>
                        <w:sz w:val="22"/>
                        <w:szCs w:val="22"/>
                        <w:lang w:eastAsia="en-US"/>
                      </w:rPr>
                      <m:t>P→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5BFFDFE9" w:rsidR="00287BC7" w:rsidRPr="004C2E66" w:rsidRDefault="00714E4A"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1834650C" w:rsidR="00287BC7" w:rsidRPr="004C2E66" w:rsidRDefault="00714E4A"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23A5CBE6" w:rsidR="00287BC7" w:rsidRPr="004C2E66" w:rsidRDefault="00714E4A"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56EB4C11" w:rsidR="00287BC7" w:rsidRPr="004C2E66" w:rsidRDefault="00714E4A"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165067" w:rsidRDefault="00C42E26" w:rsidP="00C42E26">
      <w:pPr>
        <w:pStyle w:val="Heading2"/>
        <w:rPr>
          <w:i w:val="0"/>
          <w:iCs w:val="0"/>
          <w:lang w:eastAsia="en-US"/>
        </w:rPr>
      </w:pPr>
      <w:r w:rsidRPr="00165067">
        <w:rPr>
          <w:i w:val="0"/>
          <w:iCs w:val="0"/>
          <w:lang w:eastAsia="en-US"/>
        </w:rPr>
        <w:t>Epidemiological severity assumptions</w:t>
      </w:r>
    </w:p>
    <w:p w14:paraId="75C3C47E" w14:textId="3964CFC5" w:rsidR="00C42E26" w:rsidRPr="004C2E66" w:rsidRDefault="009D1E2C" w:rsidP="009E7495">
      <w:pPr>
        <w:pStyle w:val="Paragraph"/>
        <w:spacing w:line="360" w:lineRule="auto"/>
        <w:jc w:val="both"/>
        <w:rPr>
          <w:lang w:eastAsia="en-US"/>
        </w:rPr>
      </w:pPr>
      <w:r w:rsidRPr="004C2E66">
        <w:rPr>
          <w:lang w:eastAsia="en-US"/>
        </w:rPr>
        <w:t>In NWS, there are 4 active and 2 planed COVID-19 referral hospitals, with a current capacity of 66 ventilators, 74 ICU beds and 355 ward beds for 4.2 million people</w:t>
      </w:r>
      <w:r w:rsidR="009223BB" w:rsidRPr="009223BB">
        <w:rPr>
          <w:lang w:val="en-US" w:eastAsia="en-US"/>
        </w:rPr>
        <w:t>.</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xml:space="preserve"> Estimations based on an exponential growth model</w:t>
      </w:r>
      <w:r w:rsidR="00544599" w:rsidRPr="004C2E66">
        <w:rPr>
          <w:lang w:eastAsia="en-US"/>
        </w:rPr>
        <w:t xml:space="preserve"> </w:t>
      </w:r>
      <w:r w:rsidRPr="004C2E66">
        <w:rPr>
          <w:lang w:eastAsia="en-US"/>
        </w:rPr>
        <w:t>from Hariri et al. predicted a collapse of health facilities 8 weeks into an outbreak</w:t>
      </w:r>
      <w:r w:rsidR="009223BB" w:rsidRPr="009223BB">
        <w:rPr>
          <w:lang w:val="en-US" w:eastAsia="en-US"/>
        </w:rPr>
        <w:t>.</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xml:space="preserve">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 xml:space="preserve">cial data on healthcare </w:t>
      </w:r>
      <w:r w:rsidRPr="004C2E66">
        <w:rPr>
          <w:lang w:eastAsia="en-US"/>
        </w:rPr>
        <w:lastRenderedPageBreak/>
        <w:t>occupancy, the reported number of cases suggests that this scenario</w:t>
      </w:r>
      <w:r w:rsidR="007F62C0" w:rsidRPr="004C2E66">
        <w:rPr>
          <w:lang w:eastAsia="en-US"/>
        </w:rPr>
        <w:t xml:space="preserve"> </w:t>
      </w:r>
      <w:r w:rsidRPr="004C2E66">
        <w:rPr>
          <w:lang w:eastAsia="en-US"/>
        </w:rPr>
        <w:t>could have been reached</w:t>
      </w:r>
      <w:r w:rsidR="009223BB" w:rsidRPr="009223BB">
        <w:rPr>
          <w:lang w:val="en-US" w:eastAsia="en-US"/>
        </w:rPr>
        <w:t>.</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xml:space="preserve">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62704927"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using data from developed countries with superior population health</w:t>
      </w:r>
      <w:r w:rsidR="009223BB" w:rsidRPr="009223BB">
        <w:rPr>
          <w:lang w:val="en-US" w:eastAsia="en-US"/>
        </w:rPr>
        <w:t>.</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4E8A3426" w:rsidR="00685815" w:rsidRPr="004C2E66" w:rsidRDefault="00714E4A"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32988586" w:rsidR="00685815" w:rsidRPr="004C2E66" w:rsidRDefault="00714E4A"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324A9D">
      <w:pPr>
        <w:spacing w:before="24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6AD148FB" w:rsidR="009E7495" w:rsidRPr="004C2E66" w:rsidRDefault="009E7495" w:rsidP="009E7495">
      <w:pPr>
        <w:spacing w:before="240" w:after="240" w:line="360" w:lineRule="auto"/>
        <w:ind w:firstLine="720"/>
        <w:jc w:val="both"/>
        <w:rPr>
          <w:lang w:eastAsia="en-US"/>
        </w:rPr>
      </w:pPr>
      <w:r w:rsidRPr="004C2E66">
        <w:rPr>
          <w:lang w:eastAsia="en-US"/>
        </w:rPr>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w:t>
      </w:r>
      <w:r w:rsidRPr="004C2E66">
        <w:rPr>
          <w:lang w:eastAsia="en-US"/>
        </w:rPr>
        <w:lastRenderedPageBreak/>
        <w:t xml:space="preserve">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0940E4" w:rsidRDefault="00B12F8E" w:rsidP="00B12F8E">
      <w:pPr>
        <w:pStyle w:val="Heading2"/>
        <w:rPr>
          <w:i w:val="0"/>
          <w:iCs w:val="0"/>
          <w:lang w:eastAsia="en-US"/>
        </w:rPr>
      </w:pPr>
      <w:r w:rsidRPr="000940E4">
        <w:rPr>
          <w:i w:val="0"/>
          <w:iCs w:val="0"/>
          <w:lang w:eastAsia="en-US"/>
        </w:rPr>
        <w:t>Interventions</w:t>
      </w:r>
    </w:p>
    <w:p w14:paraId="3661FC6A" w14:textId="18C3E223" w:rsidR="00F307C0" w:rsidRPr="004C2E66" w:rsidRDefault="00F21850" w:rsidP="002363D4">
      <w:pPr>
        <w:spacing w:after="36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Eq. 9), </w:t>
      </w:r>
      <w:r w:rsidR="006A22F8" w:rsidRPr="006A22F8">
        <w:rPr>
          <w:lang w:val="en-US" w:eastAsia="en-US"/>
        </w:rPr>
        <w:t>and/o</w:t>
      </w:r>
      <w:r w:rsidR="006A22F8">
        <w:rPr>
          <w:lang w:val="en-US" w:eastAsia="en-US"/>
        </w:rPr>
        <w:t xml:space="preserve">r </w:t>
      </w:r>
      <w:r w:rsidRPr="004C2E66">
        <w:rPr>
          <w:lang w:eastAsia="en-US"/>
        </w:rPr>
        <w:t>adding new population classes that govern behavioural changes (behaviour</w:t>
      </w:r>
      <w:r w:rsidR="001843BE" w:rsidRPr="004C2E66">
        <w:rPr>
          <w:lang w:eastAsia="en-US"/>
        </w:rPr>
        <w:t xml:space="preserve"> </w:t>
      </w:r>
      <w:r w:rsidRPr="004C2E66">
        <w:rPr>
          <w:lang w:eastAsia="en-US"/>
        </w:rPr>
        <w:t>classes</w:t>
      </w:r>
      <w:r w:rsidR="006A22F8" w:rsidRPr="006A22F8">
        <w:rPr>
          <w:lang w:val="en-US" w:eastAsia="en-US"/>
        </w:rPr>
        <w:t>)</w:t>
      </w:r>
      <w:r w:rsidRPr="004C2E66">
        <w:rPr>
          <w:lang w:eastAsia="en-US"/>
        </w:rPr>
        <w:t xml:space="preserve">.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modulating them in the interventions are (see Eq. 10): i)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3BF6E258" w:rsidR="00CB73E3" w:rsidRPr="004C2E66" w:rsidRDefault="00714E4A" w:rsidP="00CB73E3">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ξ</m:t>
                                </m: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i/>
                                <w:lang w:eastAsia="en-US"/>
                              </w:rPr>
                            </m:ctrlPr>
                          </m:groupChrPr>
                          <m:e>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num>
                              <m:den>
                                <m:r>
                                  <w:rPr>
                                    <w:rFonts w:ascii="Cambria Math" w:hAnsi="Cambria Math"/>
                                    <w:lang w:eastAsia="en-US"/>
                                  </w:rPr>
                                  <m:t>N</m:t>
                                </m: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I</m:t>
                                        </m:r>
                                      </m:sub>
                                    </m:sSub>
                                    <m:sSub>
                                      <m:sSubPr>
                                        <m:ctrlPr>
                                          <w:rPr>
                                            <w:rFonts w:ascii="Cambria Math" w:hAnsi="Cambria Math"/>
                                            <w:iCs/>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2DC7072C" w:rsidR="00F307C0"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p w14:paraId="476AEE23" w14:textId="044BE90C" w:rsidR="006A22F8" w:rsidRDefault="006A22F8" w:rsidP="00CB73E3">
      <w:pPr>
        <w:spacing w:before="240" w:after="240" w:line="360" w:lineRule="auto"/>
        <w:ind w:firstLine="720"/>
        <w:jc w:val="both"/>
        <w:rPr>
          <w:lang w:eastAsia="en-US"/>
        </w:rPr>
      </w:pPr>
    </w:p>
    <w:p w14:paraId="6F382FD9" w14:textId="77777777" w:rsidR="00614923" w:rsidRPr="004C2E66" w:rsidRDefault="00614923" w:rsidP="00CB73E3">
      <w:pPr>
        <w:spacing w:before="240" w:after="240" w:line="360" w:lineRule="auto"/>
        <w:ind w:firstLine="720"/>
        <w:jc w:val="both"/>
        <w:rPr>
          <w:lang w:eastAsia="en-US"/>
        </w:rPr>
      </w:pPr>
    </w:p>
    <w:tbl>
      <w:tblPr>
        <w:tblStyle w:val="TableGrid"/>
        <w:tblW w:w="10065" w:type="dxa"/>
        <w:tblInd w:w="-318" w:type="dxa"/>
        <w:tblLayout w:type="fixed"/>
        <w:tblCellMar>
          <w:top w:w="29" w:type="dxa"/>
          <w:bottom w:w="29" w:type="dxa"/>
        </w:tblCellMar>
        <w:tblLook w:val="04A0" w:firstRow="1" w:lastRow="0" w:firstColumn="1" w:lastColumn="0" w:noHBand="0" w:noVBand="1"/>
      </w:tblPr>
      <w:tblGrid>
        <w:gridCol w:w="1419"/>
        <w:gridCol w:w="2409"/>
        <w:gridCol w:w="851"/>
        <w:gridCol w:w="1276"/>
        <w:gridCol w:w="850"/>
        <w:gridCol w:w="567"/>
        <w:gridCol w:w="2693"/>
      </w:tblGrid>
      <w:tr w:rsidR="00B13AD4" w:rsidRPr="004C2E66" w14:paraId="37373A57" w14:textId="77777777" w:rsidTr="007757B8">
        <w:tc>
          <w:tcPr>
            <w:tcW w:w="1419"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09" w:type="dxa"/>
            <w:vAlign w:val="center"/>
          </w:tcPr>
          <w:p w14:paraId="1BE49453" w14:textId="676EE995" w:rsidR="009E7495" w:rsidRPr="004C2E66" w:rsidRDefault="00714E4A"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51" w:type="dxa"/>
            <w:vAlign w:val="center"/>
          </w:tcPr>
          <w:p w14:paraId="2B1B0108" w14:textId="03C467AA" w:rsidR="009E7495" w:rsidRPr="004C2E66" w:rsidRDefault="00714E4A"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1276" w:type="dxa"/>
            <w:vAlign w:val="center"/>
          </w:tcPr>
          <w:p w14:paraId="46035152" w14:textId="0E223622" w:rsidR="009E7495" w:rsidRPr="004C2E66" w:rsidRDefault="00714E4A"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850" w:type="dxa"/>
            <w:vAlign w:val="center"/>
          </w:tcPr>
          <w:p w14:paraId="08538039" w14:textId="3AB34DDA" w:rsidR="009E7495" w:rsidRPr="004C2E66" w:rsidRDefault="00714E4A"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567" w:type="dxa"/>
            <w:vAlign w:val="center"/>
          </w:tcPr>
          <w:p w14:paraId="066ABE7C" w14:textId="3624905B" w:rsidR="009E7495" w:rsidRPr="004C2E66" w:rsidRDefault="00714E4A"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693"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7757B8">
        <w:tc>
          <w:tcPr>
            <w:tcW w:w="1419"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09" w:type="dxa"/>
            <w:vAlign w:val="center"/>
          </w:tcPr>
          <w:p w14:paraId="2FE1D98C" w14:textId="22CC8741" w:rsidR="009E7495"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ϵ</m:t>
                </m:r>
                <m:r>
                  <m:rPr>
                    <m:sty m:val="p"/>
                  </m:rPr>
                  <w:rPr>
                    <w:rFonts w:ascii="Cambria Math" w:hAnsi="Cambria Math"/>
                    <w:sz w:val="22"/>
                    <w:szCs w:val="22"/>
                    <w:lang w:eastAsia="en-US"/>
                  </w:rPr>
                  <m:t>∈</m:t>
                </m:r>
                <m:r>
                  <w:rPr>
                    <w:rFonts w:ascii="Cambria Math" w:hAnsi="Cambria Math"/>
                    <w:sz w:val="22"/>
                    <w:szCs w:val="22"/>
                    <w:lang w:eastAsia="en-US"/>
                  </w:rPr>
                  <m:t>{</m:t>
                </m:r>
                <m:r>
                  <w:rPr>
                    <w:rFonts w:ascii="Cambria Math" w:hAnsi="Cambria Math"/>
                    <w:sz w:val="22"/>
                    <w:szCs w:val="22"/>
                    <w:lang w:eastAsia="en-US"/>
                  </w:rPr>
                  <m:t>0.9,0.8,0.7,0.6,0.5</m:t>
                </m:r>
                <m:r>
                  <w:rPr>
                    <w:rFonts w:ascii="Cambria Math" w:hAnsi="Cambria Math"/>
                    <w:sz w:val="22"/>
                    <w:szCs w:val="22"/>
                    <w:lang w:eastAsia="en-US"/>
                  </w:rPr>
                  <m:t>}</m:t>
                </m:r>
              </m:oMath>
            </m:oMathPara>
          </w:p>
        </w:tc>
        <w:tc>
          <w:tcPr>
            <w:tcW w:w="851"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7757B8">
        <w:tc>
          <w:tcPr>
            <w:tcW w:w="1419"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09" w:type="dxa"/>
            <w:vAlign w:val="center"/>
          </w:tcPr>
          <w:p w14:paraId="1F000929" w14:textId="7495C77E" w:rsidR="00C42D14" w:rsidRPr="004C2E66" w:rsidRDefault="00714E4A"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51"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1276" w:type="dxa"/>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0480647F" w14:textId="77777777" w:rsidTr="007757B8">
        <w:tc>
          <w:tcPr>
            <w:tcW w:w="1419" w:type="dxa"/>
            <w:vMerge/>
            <w:vAlign w:val="center"/>
          </w:tcPr>
          <w:p w14:paraId="3E90973E" w14:textId="77777777" w:rsidR="007757B8" w:rsidRPr="004C2E66" w:rsidRDefault="007757B8" w:rsidP="00B13AD4">
            <w:pPr>
              <w:spacing w:line="276" w:lineRule="auto"/>
              <w:jc w:val="center"/>
              <w:rPr>
                <w:sz w:val="22"/>
                <w:szCs w:val="22"/>
                <w:lang w:eastAsia="en-US"/>
              </w:rPr>
            </w:pPr>
          </w:p>
        </w:tc>
        <w:tc>
          <w:tcPr>
            <w:tcW w:w="2409" w:type="dxa"/>
            <w:vAlign w:val="center"/>
          </w:tcPr>
          <w:p w14:paraId="4C06EDFB" w14:textId="63563066"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40E48276" w14:textId="25D29594"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restart"/>
            <w:vAlign w:val="center"/>
          </w:tcPr>
          <w:p w14:paraId="196DBF43" w14:textId="00CFF176" w:rsidR="007757B8" w:rsidRPr="004C2E66" w:rsidRDefault="007757B8" w:rsidP="00B13AD4">
            <w:pPr>
              <w:spacing w:line="276" w:lineRule="auto"/>
              <w:jc w:val="center"/>
              <w:rPr>
                <w:sz w:val="22"/>
                <w:szCs w:val="22"/>
                <w:lang w:eastAsia="en-US"/>
              </w:rPr>
            </w:pPr>
            <m:oMathPara>
              <m:oMath>
                <m:r>
                  <m:rPr>
                    <m:sty m:val="p"/>
                  </m:rPr>
                  <w:rPr>
                    <w:rFonts w:ascii="Cambria Math" w:hAnsi="Cambria Math"/>
                    <w:sz w:val="22"/>
                    <w:szCs w:val="22"/>
                    <w:lang w:eastAsia="en-US"/>
                  </w:rPr>
                  <m:t>Θ</m:t>
                </m:r>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nor/>
                      </m:rPr>
                      <w:rPr>
                        <w:rFonts w:ascii="Cambria Math" w:hAnsi="Cambria Math"/>
                        <w:sz w:val="22"/>
                        <w:szCs w:val="22"/>
                        <w:lang w:val="de-CH" w:eastAsia="en-US"/>
                      </w:rPr>
                      <m:t>I</m:t>
                    </m:r>
                  </m:sub>
                </m:sSub>
                <m:r>
                  <w:rPr>
                    <w:rFonts w:ascii="Cambria Math" w:hAnsi="Cambria Math"/>
                    <w:sz w:val="22"/>
                    <w:szCs w:val="22"/>
                    <w:lang w:eastAsia="en-US"/>
                  </w:rPr>
                  <m:t>-</m:t>
                </m:r>
                <m:acc>
                  <m:accPr>
                    <m:chr m:val="̃"/>
                    <m:ctrlPr>
                      <w:rPr>
                        <w:rFonts w:ascii="Cambria Math" w:hAnsi="Cambria Math"/>
                        <w:i/>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m:oMathPara>
          </w:p>
        </w:tc>
        <w:tc>
          <w:tcPr>
            <w:tcW w:w="850" w:type="dxa"/>
            <w:vMerge/>
            <w:vAlign w:val="center"/>
          </w:tcPr>
          <w:p w14:paraId="224F3160" w14:textId="77777777" w:rsidR="007757B8" w:rsidRPr="004C2E66" w:rsidRDefault="007757B8" w:rsidP="00B13AD4">
            <w:pPr>
              <w:spacing w:line="276" w:lineRule="auto"/>
              <w:jc w:val="center"/>
              <w:rPr>
                <w:sz w:val="22"/>
                <w:szCs w:val="22"/>
                <w:lang w:eastAsia="en-US"/>
              </w:rPr>
            </w:pPr>
          </w:p>
        </w:tc>
        <w:tc>
          <w:tcPr>
            <w:tcW w:w="567" w:type="dxa"/>
            <w:vAlign w:val="center"/>
          </w:tcPr>
          <w:p w14:paraId="53260704" w14:textId="3F7B9982"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672F08B5" w14:textId="77777777"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7757B8" w:rsidRPr="004C2E66" w:rsidRDefault="007757B8"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7757B8" w:rsidRPr="004C2E66" w14:paraId="6FF52498" w14:textId="77777777" w:rsidTr="007757B8">
        <w:tc>
          <w:tcPr>
            <w:tcW w:w="1419" w:type="dxa"/>
            <w:vMerge/>
            <w:vAlign w:val="center"/>
          </w:tcPr>
          <w:p w14:paraId="4C9C1CF3" w14:textId="77777777" w:rsidR="007757B8" w:rsidRPr="004C2E66" w:rsidRDefault="007757B8" w:rsidP="00B13AD4">
            <w:pPr>
              <w:spacing w:line="276" w:lineRule="auto"/>
              <w:jc w:val="center"/>
              <w:rPr>
                <w:sz w:val="22"/>
                <w:szCs w:val="22"/>
                <w:lang w:eastAsia="en-US"/>
              </w:rPr>
            </w:pPr>
          </w:p>
        </w:tc>
        <w:tc>
          <w:tcPr>
            <w:tcW w:w="2409" w:type="dxa"/>
            <w:vAlign w:val="center"/>
          </w:tcPr>
          <w:p w14:paraId="1C0F74B1" w14:textId="152CC339"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851" w:type="dxa"/>
            <w:vAlign w:val="center"/>
          </w:tcPr>
          <w:p w14:paraId="17FC58AF" w14:textId="714A2477"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1276" w:type="dxa"/>
            <w:vMerge/>
            <w:vAlign w:val="center"/>
          </w:tcPr>
          <w:p w14:paraId="46E2F5C2"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0BFAF88F" w14:textId="77777777" w:rsidR="007757B8" w:rsidRPr="004C2E66" w:rsidRDefault="007757B8" w:rsidP="00B13AD4">
            <w:pPr>
              <w:spacing w:line="276" w:lineRule="auto"/>
              <w:jc w:val="center"/>
              <w:rPr>
                <w:sz w:val="22"/>
                <w:szCs w:val="22"/>
                <w:lang w:eastAsia="en-US"/>
              </w:rPr>
            </w:pPr>
          </w:p>
        </w:tc>
        <w:tc>
          <w:tcPr>
            <w:tcW w:w="567" w:type="dxa"/>
            <w:vAlign w:val="center"/>
          </w:tcPr>
          <w:p w14:paraId="361E3AB3" w14:textId="03BCDA2F"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2693" w:type="dxa"/>
            <w:vAlign w:val="center"/>
          </w:tcPr>
          <w:p w14:paraId="2918FE48" w14:textId="3F1244D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58C0F8CD" w14:textId="77777777" w:rsidTr="007757B8">
        <w:tc>
          <w:tcPr>
            <w:tcW w:w="1419" w:type="dxa"/>
            <w:vMerge/>
            <w:vAlign w:val="center"/>
          </w:tcPr>
          <w:p w14:paraId="2A89D62D" w14:textId="77777777" w:rsidR="007757B8" w:rsidRPr="004C2E66" w:rsidRDefault="007757B8" w:rsidP="00B13AD4">
            <w:pPr>
              <w:spacing w:line="276" w:lineRule="auto"/>
              <w:jc w:val="center"/>
              <w:rPr>
                <w:sz w:val="22"/>
                <w:szCs w:val="22"/>
                <w:lang w:eastAsia="en-US"/>
              </w:rPr>
            </w:pPr>
          </w:p>
        </w:tc>
        <w:tc>
          <w:tcPr>
            <w:tcW w:w="2409" w:type="dxa"/>
            <w:vAlign w:val="center"/>
          </w:tcPr>
          <w:p w14:paraId="04EA590A" w14:textId="4465E35D"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2D667C32" w14:textId="13D043A0"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ign w:val="center"/>
          </w:tcPr>
          <w:p w14:paraId="4FB76068"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48FA523E" w14:textId="77777777" w:rsidR="007757B8" w:rsidRPr="004C2E66" w:rsidRDefault="007757B8" w:rsidP="00B13AD4">
            <w:pPr>
              <w:spacing w:line="276" w:lineRule="auto"/>
              <w:jc w:val="center"/>
              <w:rPr>
                <w:sz w:val="22"/>
                <w:szCs w:val="22"/>
                <w:lang w:eastAsia="en-US"/>
              </w:rPr>
            </w:pPr>
          </w:p>
        </w:tc>
        <w:tc>
          <w:tcPr>
            <w:tcW w:w="567" w:type="dxa"/>
            <w:vAlign w:val="center"/>
          </w:tcPr>
          <w:p w14:paraId="4631F3E8" w14:textId="7F0AFB43"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5BA14CA" w14:textId="169E2056" w:rsidR="007757B8" w:rsidRPr="004C2E66" w:rsidRDefault="007757B8"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7757B8" w:rsidRPr="004C2E66" w:rsidRDefault="007757B8"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7757B8">
        <w:tc>
          <w:tcPr>
            <w:tcW w:w="1419"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09" w:type="dxa"/>
            <w:vAlign w:val="center"/>
          </w:tcPr>
          <w:p w14:paraId="229D94EE" w14:textId="6E570D6C" w:rsidR="00C42D14"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1276" w:type="dxa"/>
            <w:vAlign w:val="center"/>
          </w:tcPr>
          <w:p w14:paraId="1EB24AA1" w14:textId="03C23BA1"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A56385" w:rsidRPr="009E3B82">
              <w:rPr>
                <w:sz w:val="22"/>
                <w:szCs w:val="22"/>
                <w:lang w:eastAsia="en-US"/>
              </w:rPr>
              <w:t>0,1</w:t>
            </w:r>
            <w:r>
              <w:rPr>
                <w:sz w:val="22"/>
                <w:szCs w:val="22"/>
                <w:lang w:val="fr-BE" w:eastAsia="en-US"/>
              </w:rPr>
              <w:t>}</w:t>
            </w:r>
            <w:r w:rsidR="00A56385" w:rsidRPr="004C2E66">
              <w:rPr>
                <w:sz w:val="22"/>
                <w:szCs w:val="22"/>
                <w:lang w:eastAsia="en-US"/>
              </w:rPr>
              <w:t xml:space="preserve"> see (*)</w:t>
            </w:r>
          </w:p>
        </w:tc>
        <w:tc>
          <w:tcPr>
            <w:tcW w:w="850" w:type="dxa"/>
            <w:vAlign w:val="center"/>
          </w:tcPr>
          <w:p w14:paraId="38E5D43C" w14:textId="74BE8495"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4E5849" w:rsidRPr="009E3B82">
              <w:rPr>
                <w:sz w:val="22"/>
                <w:szCs w:val="22"/>
                <w:lang w:eastAsia="en-US"/>
              </w:rPr>
              <w:t>0,1</w:t>
            </w:r>
            <w:r>
              <w:rPr>
                <w:sz w:val="22"/>
                <w:szCs w:val="22"/>
                <w:lang w:val="fr-BE" w:eastAsia="en-US"/>
              </w:rPr>
              <w:t>}</w:t>
            </w:r>
            <w:r w:rsidR="004E5849" w:rsidRPr="004C2E66">
              <w:rPr>
                <w:sz w:val="22"/>
                <w:szCs w:val="22"/>
                <w:lang w:eastAsia="en-US"/>
              </w:rPr>
              <w:t xml:space="preserve"> see (*)</w:t>
            </w:r>
          </w:p>
        </w:tc>
        <w:tc>
          <w:tcPr>
            <w:tcW w:w="567"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7A6191E8" w14:textId="77777777" w:rsidR="00C42D14" w:rsidRPr="00500FD8" w:rsidRDefault="00E527E9" w:rsidP="00E527E9">
            <w:pPr>
              <w:spacing w:line="276" w:lineRule="auto"/>
              <w:jc w:val="center"/>
              <w:rPr>
                <w:sz w:val="22"/>
                <w:szCs w:val="22"/>
                <w:lang w:val="fr-BE" w:eastAsia="en-US"/>
              </w:rPr>
            </w:pPr>
            <m:oMath>
              <m:r>
                <w:rPr>
                  <w:rFonts w:ascii="Cambria Math" w:hAnsi="Cambria Math"/>
                  <w:sz w:val="22"/>
                  <w:szCs w:val="22"/>
                  <w:lang w:eastAsia="en-US"/>
                </w:rPr>
                <m:t>i</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X</m:t>
              </m:r>
            </m:oMath>
            <w:r w:rsidRPr="00500FD8">
              <w:rPr>
                <w:sz w:val="22"/>
                <w:szCs w:val="22"/>
                <w:lang w:val="fr-BE" w:eastAsia="en-US"/>
              </w:rPr>
              <w:t xml:space="preserve">, </w:t>
            </w:r>
            <m:oMath>
              <m:r>
                <w:rPr>
                  <w:rFonts w:ascii="Cambria Math" w:hAnsi="Cambria Math"/>
                  <w:sz w:val="22"/>
                  <w:szCs w:val="22"/>
                  <w:lang w:eastAsia="en-US"/>
                </w:rPr>
                <m:t>j</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Y</m:t>
              </m:r>
            </m:oMath>
          </w:p>
          <w:p w14:paraId="36EFE2A3" w14:textId="583A9785"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w:t>
            </w:r>
            <w:r w:rsidR="009E3B82" w:rsidRPr="009E3B82">
              <w:rPr>
                <w:sz w:val="22"/>
                <w:szCs w:val="22"/>
                <w:lang w:val="fr-BE" w:eastAsia="en-US"/>
              </w:rPr>
              <w:t>{</w:t>
            </w:r>
            <w:r w:rsidRPr="009E3B82">
              <w:rPr>
                <w:sz w:val="22"/>
                <w:szCs w:val="22"/>
                <w:lang w:eastAsia="en-US"/>
              </w:rPr>
              <w:t>green, orange</w:t>
            </w:r>
            <w:r w:rsidR="009E3B82">
              <w:rPr>
                <w:sz w:val="22"/>
                <w:szCs w:val="22"/>
                <w:lang w:val="fr-BE" w:eastAsia="en-US"/>
              </w:rPr>
              <w:t>}</w:t>
            </w:r>
            <w:r w:rsidRPr="004C2E66">
              <w:rPr>
                <w:sz w:val="22"/>
                <w:szCs w:val="22"/>
                <w:lang w:eastAsia="en-US"/>
              </w:rPr>
              <w:t>)</w:t>
            </w:r>
          </w:p>
        </w:tc>
      </w:tr>
      <w:tr w:rsidR="00B13AD4" w:rsidRPr="004C2E66" w14:paraId="67375939" w14:textId="77777777" w:rsidTr="007757B8">
        <w:tc>
          <w:tcPr>
            <w:tcW w:w="1419"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09" w:type="dxa"/>
            <w:vAlign w:val="center"/>
          </w:tcPr>
          <w:p w14:paraId="61EA64DF" w14:textId="6239B2B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1276"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03980ABC"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009E3B82">
              <w:rPr>
                <w:sz w:val="22"/>
                <w:szCs w:val="22"/>
                <w:lang w:val="fr-BE" w:eastAsia="en-US"/>
              </w:rPr>
              <w:t>{</w:t>
            </w:r>
            <w:r w:rsidRPr="009E3B82">
              <w:rPr>
                <w:sz w:val="22"/>
                <w:szCs w:val="22"/>
                <w:lang w:eastAsia="en-US"/>
              </w:rPr>
              <w:t>green, orange</w:t>
            </w:r>
            <w:r w:rsidR="009E3B82" w:rsidRPr="009E3B82">
              <w:rPr>
                <w:sz w:val="22"/>
                <w:szCs w:val="22"/>
                <w:lang w:val="fr-BE" w:eastAsia="en-US"/>
              </w:rPr>
              <w:t>}</w:t>
            </w:r>
            <w:r w:rsidRPr="004C2E66">
              <w:rPr>
                <w:sz w:val="22"/>
                <w:szCs w:val="22"/>
                <w:lang w:eastAsia="en-US"/>
              </w:rPr>
              <w:t>)</w:t>
            </w:r>
          </w:p>
        </w:tc>
      </w:tr>
      <w:tr w:rsidR="00B13AD4" w:rsidRPr="004C2E66" w14:paraId="48CF2CFC" w14:textId="77777777" w:rsidTr="007757B8">
        <w:tc>
          <w:tcPr>
            <w:tcW w:w="1419"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09"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67"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6DAB6A59" w:rsidR="00F57946" w:rsidRPr="004C2E66" w:rsidRDefault="00FA7F03" w:rsidP="00324A9D">
      <w:pPr>
        <w:spacing w:before="240"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contacts per day of each isolated individual with carers.</w:t>
      </w:r>
      <m:oMath>
        <m:r>
          <w:rPr>
            <w:rFonts w:ascii="Cambria Math" w:hAnsi="Cambria Math"/>
            <w:sz w:val="22"/>
            <w:szCs w:val="22"/>
            <w:lang w:eastAsia="en-US"/>
          </w:rPr>
          <m:t xml:space="preserve"> </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I</m:t>
            </m:r>
          </m:sub>
        </m:sSub>
        <m:r>
          <w:rPr>
            <w:rFonts w:ascii="Cambria Math" w:hAnsi="Cambria Math"/>
            <w:sz w:val="22"/>
            <w:szCs w:val="22"/>
            <w:lang w:eastAsia="en-US"/>
          </w:rPr>
          <m:t>=</m:t>
        </m:r>
      </m:oMath>
      <w:r w:rsidR="007757B8" w:rsidRPr="004C2E66">
        <w:rPr>
          <w:sz w:val="22"/>
          <w:szCs w:val="22"/>
          <w:lang w:eastAsia="en-US"/>
        </w:rPr>
        <w:t xml:space="preserve"> </w:t>
      </w:r>
      <w:r w:rsidR="008F23B5">
        <w:rPr>
          <w:sz w:val="22"/>
          <w:szCs w:val="22"/>
          <w:lang w:val="en-US" w:eastAsia="en-US"/>
        </w:rPr>
        <w:t>Total n</w:t>
      </w:r>
      <w:r w:rsidR="007757B8" w:rsidRPr="007757B8">
        <w:rPr>
          <w:sz w:val="22"/>
          <w:szCs w:val="22"/>
          <w:lang w:val="en-US" w:eastAsia="en-US"/>
        </w:rPr>
        <w:t>umber of isolated cases</w:t>
      </w:r>
      <w:r w:rsidR="007757B8" w:rsidRPr="004C2E66">
        <w:rPr>
          <w:sz w:val="22"/>
          <w:szCs w:val="22"/>
          <w:lang w:eastAsia="en-US"/>
        </w:rPr>
        <w:t xml:space="preserve">. </w:t>
      </w:r>
      <m:oMath>
        <m:acc>
          <m:accPr>
            <m:chr m:val="̃"/>
            <m:ctrlPr>
              <w:rPr>
                <w:rFonts w:ascii="Cambria Math" w:hAnsi="Cambria Math"/>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w:r w:rsidR="007757B8" w:rsidRPr="004C2E66">
        <w:rPr>
          <w:sz w:val="22"/>
          <w:szCs w:val="22"/>
          <w:lang w:eastAsia="en-US"/>
        </w:rPr>
        <w:t xml:space="preserve"> </w:t>
      </w:r>
      <w:r w:rsidR="007757B8" w:rsidRPr="007757B8">
        <w:rPr>
          <w:sz w:val="22"/>
          <w:szCs w:val="22"/>
          <w:lang w:val="en-US" w:eastAsia="en-US"/>
        </w:rPr>
        <w:t xml:space="preserve"> </w:t>
      </w:r>
      <w:r w:rsidR="007757B8">
        <w:rPr>
          <w:sz w:val="22"/>
          <w:szCs w:val="22"/>
          <w:lang w:val="en-US" w:eastAsia="en-US"/>
        </w:rPr>
        <w:t>Number of tents available for self</w:t>
      </w:r>
      <w:r w:rsidR="00614923">
        <w:rPr>
          <w:sz w:val="22"/>
          <w:szCs w:val="22"/>
          <w:lang w:val="en-US" w:eastAsia="en-US"/>
        </w:rPr>
        <w:t>-</w:t>
      </w:r>
      <w:r w:rsidR="007757B8">
        <w:rPr>
          <w:sz w:val="22"/>
          <w:szCs w:val="22"/>
          <w:lang w:val="en-US" w:eastAsia="en-US"/>
        </w:rPr>
        <w:t>isolation</w:t>
      </w:r>
      <w:r w:rsidR="007757B8" w:rsidRPr="004C2E66">
        <w:rPr>
          <w:sz w:val="22"/>
          <w:szCs w:val="22"/>
          <w:lang w:eastAsia="en-US"/>
        </w:rPr>
        <w:t xml:space="preserve">.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w:t>
      </w:r>
      <w:r w:rsidR="008F23B5" w:rsidRPr="008F23B5">
        <w:rPr>
          <w:sz w:val="22"/>
          <w:szCs w:val="22"/>
          <w:lang w:val="en-US" w:eastAsia="en-US"/>
        </w:rPr>
        <w:t xml:space="preserve"> </w:t>
      </w:r>
      <m:oMath>
        <m:r>
          <m:rPr>
            <m:sty m:val="p"/>
          </m:rPr>
          <w:rPr>
            <w:rFonts w:ascii="Cambria Math" w:hAnsi="Cambria Math"/>
            <w:sz w:val="22"/>
            <w:szCs w:val="22"/>
            <w:lang w:eastAsia="en-US"/>
          </w:rPr>
          <m:t>Θ</m:t>
        </m:r>
        <m:r>
          <w:rPr>
            <w:rFonts w:ascii="Cambria Math" w:hAnsi="Cambria Math"/>
            <w:sz w:val="22"/>
            <w:szCs w:val="22"/>
            <w:lang w:eastAsia="en-US"/>
          </w:rPr>
          <m:t>(x)</m:t>
        </m:r>
      </m:oMath>
      <w:r w:rsidR="008F23B5" w:rsidRPr="008F23B5">
        <w:rPr>
          <w:sz w:val="22"/>
          <w:szCs w:val="22"/>
          <w:lang w:val="en-US" w:eastAsia="en-US"/>
        </w:rPr>
        <w:t>=</w:t>
      </w:r>
      <w:r w:rsidR="00F2596F" w:rsidRPr="004C2E66">
        <w:rPr>
          <w:sz w:val="22"/>
          <w:szCs w:val="22"/>
          <w:lang w:eastAsia="en-US"/>
        </w:rPr>
        <w:t xml:space="preserve"> </w:t>
      </w:r>
      <w:r w:rsidR="008F23B5">
        <w:rPr>
          <w:sz w:val="22"/>
          <w:szCs w:val="22"/>
          <w:lang w:val="en-US" w:eastAsia="en-US"/>
        </w:rPr>
        <w:t xml:space="preserve">Heaviside function.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w:rPr>
            <w:rFonts w:ascii="Cambria Math" w:hAnsi="Cambria Math"/>
            <w:sz w:val="22"/>
            <w:szCs w:val="22"/>
            <w:lang w:eastAsia="en-US"/>
          </w:rPr>
          <m:t xml:space="preserve"> </m:t>
        </m:r>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w:rPr>
            <w:rFonts w:ascii="Cambria Math" w:hAnsi="Cambria Math"/>
            <w:sz w:val="22"/>
            <w:szCs w:val="22"/>
            <w:lang w:eastAsia="en-US"/>
          </w:rPr>
          <m:t>ϑ=</m:t>
        </m:r>
      </m:oMath>
      <w:r w:rsidR="00F2596F" w:rsidRPr="004C2E66">
        <w:rPr>
          <w:sz w:val="22"/>
          <w:szCs w:val="22"/>
          <w:lang w:eastAsia="en-US"/>
        </w:rPr>
        <w:t xml:space="preserve"> fraction of the population in the orange (green) zone capable of coming in contact with individuals from the green (orange) zone. </w:t>
      </w:r>
      <m:oMath>
        <m:r>
          <w:rPr>
            <w:rFonts w:ascii="Cambria Math" w:hAnsi="Cambria Math"/>
            <w:sz w:val="22"/>
            <w:szCs w:val="22"/>
            <w:lang w:eastAsia="en-US"/>
          </w:rPr>
          <m:t>ϑ=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2363D4">
      <w:pPr>
        <w:pStyle w:val="Heading4Paragraph"/>
        <w:spacing w:before="240" w:line="360" w:lineRule="auto"/>
        <w:rPr>
          <w:i/>
          <w:iCs/>
          <w:lang w:eastAsia="en-US"/>
        </w:rPr>
      </w:pPr>
      <w:r w:rsidRPr="004C2E66">
        <w:rPr>
          <w:i/>
          <w:iCs/>
          <w:lang w:eastAsia="en-US"/>
        </w:rPr>
        <w:t>Se</w:t>
      </w:r>
      <w:r w:rsidR="00F57946" w:rsidRPr="004C2E66">
        <w:rPr>
          <w:i/>
          <w:iCs/>
          <w:lang w:eastAsia="en-US"/>
        </w:rPr>
        <w:t>lf-distancing</w:t>
      </w:r>
    </w:p>
    <w:p w14:paraId="63C243C4" w14:textId="154593E5"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m:t>
        </m:r>
        <m:r>
          <w:rPr>
            <w:rFonts w:ascii="Cambria Math" w:hAnsi="Cambria Math"/>
            <w:lang w:eastAsia="en-US"/>
          </w:rPr>
          <m:t>ϵ</m:t>
        </m:r>
      </m:oMath>
      <w:r w:rsidR="00C21F8F" w:rsidRPr="00BD28DC">
        <w:rPr>
          <w:i/>
          <w:iCs/>
          <w:lang w:eastAsia="en-US"/>
        </w:rPr>
        <w:t xml:space="preserve">, </w:t>
      </w:r>
      <m:oMath>
        <m:r>
          <w:rPr>
            <w:rFonts w:ascii="Cambria Math" w:hAnsi="Cambria Math"/>
            <w:lang w:eastAsia="en-US"/>
          </w:rPr>
          <m:t>ϵ</m:t>
        </m:r>
        <m:r>
          <m:rPr>
            <m:sty m:val="p"/>
          </m:rPr>
          <w:rPr>
            <w:rFonts w:ascii="Cambria Math" w:hAnsi="Cambria Math"/>
            <w:lang w:eastAsia="en-US"/>
          </w:rPr>
          <m:t>∈</m:t>
        </m:r>
        <m:r>
          <m:rPr>
            <m:sty m:val="p"/>
          </m:rPr>
          <w:rPr>
            <w:rFonts w:ascii="Cambria Math" w:hAnsi="Cambria Math"/>
            <w:lang w:eastAsia="en-US"/>
          </w:rPr>
          <m:t>{</m:t>
        </m:r>
        <m:r>
          <w:rPr>
            <w:rFonts w:ascii="Cambria Math" w:hAnsi="Cambria Math"/>
            <w:lang w:eastAsia="en-US"/>
          </w:rPr>
          <m:t>0.9,0.8,0.7,0.6,0.5</m:t>
        </m:r>
        <m:r>
          <w:rPr>
            <w:rFonts w:ascii="Cambria Math" w:hAnsi="Cambria Math"/>
            <w:lang w:eastAsia="en-US"/>
          </w:rPr>
          <m:t>}</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of inhabitants per tent in a camp is 5.5 and sanitation facilities are shared</w:t>
      </w:r>
      <w:r w:rsidR="009223BB" w:rsidRPr="009223BB">
        <w:rPr>
          <w:lang w:val="en-US" w:eastAsia="en-US"/>
        </w:rPr>
        <w:t>,</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009223BB" w:rsidRPr="009223BB">
        <w:rPr>
          <w:lang w:val="en-US" w:eastAsia="en-US"/>
        </w:rPr>
        <w:t xml:space="preserve"> </w:t>
      </w:r>
      <w:r w:rsidRPr="004C2E66">
        <w:rPr>
          <w:lang w:eastAsia="en-US"/>
        </w:rPr>
        <w:t>we inferred that the number</w:t>
      </w:r>
      <w:r w:rsidR="00255A05" w:rsidRPr="004C2E66">
        <w:rPr>
          <w:lang w:eastAsia="en-US"/>
        </w:rPr>
        <w:t xml:space="preserve"> </w:t>
      </w:r>
      <w:r w:rsidRPr="004C2E66">
        <w:rPr>
          <w:lang w:eastAsia="en-US"/>
        </w:rPr>
        <w:t xml:space="preserve">of </w:t>
      </w:r>
      <w:r w:rsidRPr="004C2E66">
        <w:rPr>
          <w:lang w:eastAsia="en-US"/>
        </w:rPr>
        <w:lastRenderedPageBreak/>
        <w:t>contacts per day cannot be reduced by more than 50% (</w:t>
      </w:r>
      <m:oMath>
        <m:r>
          <w:rPr>
            <w:rFonts w:ascii="Cambria Math" w:hAnsi="Cambria Math"/>
            <w:lang w:eastAsia="en-US"/>
          </w:rPr>
          <m:t>ϵ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3905872F" w14:textId="7E74B7A2" w:rsidR="00913765" w:rsidRPr="004C2E66" w:rsidRDefault="00913765" w:rsidP="002363D4">
      <w:pPr>
        <w:pStyle w:val="Heading4Paragraph"/>
        <w:spacing w:before="240" w:line="360" w:lineRule="auto"/>
        <w:rPr>
          <w:i/>
          <w:iCs/>
          <w:lang w:eastAsia="en-US"/>
        </w:rPr>
      </w:pPr>
      <w:r w:rsidRPr="004C2E66">
        <w:rPr>
          <w:i/>
          <w:iCs/>
          <w:lang w:eastAsia="en-US"/>
        </w:rPr>
        <w:t>Self-isolation</w:t>
      </w:r>
    </w:p>
    <w:p w14:paraId="1D168175" w14:textId="0D04DFB4"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m:rPr>
            <m:sty m:val="p"/>
          </m:rPr>
          <w:rPr>
            <w:rFonts w:ascii="Cambria Math" w:hAnsi="Cambria Math"/>
            <w:lang w:eastAsia="en-US"/>
          </w:rPr>
          <m:t>I</m:t>
        </m:r>
      </m:oMath>
      <w:r w:rsidRPr="004C2E66">
        <w:rPr>
          <w:lang w:eastAsia="en-US"/>
        </w:rPr>
        <w:t>) self-isolating in individual tents in dedicated parts of the camps. We excluded individuals with severe symptoms (</w:t>
      </w:r>
      <m:oMath>
        <m:r>
          <m:rPr>
            <m:sty m:val="p"/>
          </m:rP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m:rPr>
            <m:sty m:val="p"/>
          </m:rPr>
          <w:rPr>
            <w:rFonts w:ascii="Cambria Math" w:hAnsi="Cambria Math"/>
            <w:lang w:eastAsia="en-US"/>
          </w:rPr>
          <m:t>I</m:t>
        </m:r>
      </m:oMath>
      <w:r w:rsidRPr="004C2E66">
        <w:rPr>
          <w:lang w:eastAsia="en-US"/>
        </w:rPr>
        <w:t xml:space="preserve"> or </w:t>
      </w:r>
      <m:oMath>
        <m:r>
          <m:rPr>
            <m:sty m:val="p"/>
          </m:rP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m:rPr>
            <m:sty m:val="p"/>
          </m:rP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remaining population. Hence, its implementation requires deriving the parameters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09761352" w14:textId="28441175" w:rsidR="008F23B5"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t>
      </w:r>
    </w:p>
    <w:p w14:paraId="2FE41AFF" w14:textId="3B78FF86" w:rsidR="00D27ABA" w:rsidRPr="004C2E66" w:rsidRDefault="006C0503" w:rsidP="002363D4">
      <w:pPr>
        <w:pStyle w:val="Heading4Paragraph"/>
        <w:spacing w:before="240" w:line="360" w:lineRule="auto"/>
        <w:rPr>
          <w:i/>
          <w:iCs/>
          <w:lang w:eastAsia="en-US"/>
        </w:rPr>
      </w:pPr>
      <w:r w:rsidRPr="004C2E66">
        <w:rPr>
          <w:i/>
          <w:iCs/>
          <w:lang w:eastAsia="en-US"/>
        </w:rPr>
        <w:t>Safety zone</w:t>
      </w:r>
    </w:p>
    <w:p w14:paraId="6B15100E" w14:textId="611E3584" w:rsidR="00B13227" w:rsidRPr="004C2E66" w:rsidRDefault="00A31167" w:rsidP="00A31167">
      <w:pPr>
        <w:spacing w:line="360" w:lineRule="auto"/>
        <w:jc w:val="both"/>
        <w:rPr>
          <w:lang w:eastAsia="en-US"/>
        </w:rPr>
      </w:pPr>
      <w:r w:rsidRPr="004C2E66">
        <w:rPr>
          <w:lang w:eastAsia="en-US"/>
        </w:rPr>
        <w:t>In this intervention, the camp is divided in two areas: a safety zone, in which more vulnerable people live (hereby referred to as a “green” zone following previous studies</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w:t>
      </w:r>
      <w:r w:rsidRPr="004C2E66">
        <w:rPr>
          <w:lang w:eastAsia="en-US"/>
        </w:rPr>
        <w:lastRenderedPageBreak/>
        <w:t xml:space="preserve">(“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6061E42C" w:rsidR="00C43A61" w:rsidRPr="004C2E66" w:rsidRDefault="00C43A61" w:rsidP="00A31167">
      <w:pPr>
        <w:spacing w:line="360" w:lineRule="auto"/>
        <w:jc w:val="both"/>
        <w:rPr>
          <w:lang w:eastAsia="en-US"/>
        </w:rPr>
      </w:pPr>
      <w:r w:rsidRPr="004C2E66">
        <w:rPr>
          <w:lang w:eastAsia="en-US"/>
        </w:rPr>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2363D4">
      <w:pPr>
        <w:pStyle w:val="Heading4Paragraph"/>
        <w:keepNext/>
        <w:widowControl w:val="0"/>
        <w:spacing w:before="240" w:line="360" w:lineRule="auto"/>
        <w:rPr>
          <w:i/>
          <w:iCs/>
          <w:lang w:eastAsia="en-US"/>
        </w:rPr>
      </w:pPr>
      <w:r w:rsidRPr="004C2E66">
        <w:rPr>
          <w:i/>
          <w:iCs/>
          <w:lang w:eastAsia="en-US"/>
        </w:rPr>
        <w:t>Evacuation</w:t>
      </w:r>
    </w:p>
    <w:p w14:paraId="2DF137D3" w14:textId="65C25234" w:rsidR="003B7879" w:rsidRPr="004C2E66" w:rsidRDefault="003B7879" w:rsidP="006E5177">
      <w:pPr>
        <w:pStyle w:val="Newparagraph"/>
        <w:keepNext/>
        <w:widowControl w:val="0"/>
        <w:spacing w:line="360" w:lineRule="auto"/>
        <w:ind w:firstLine="0"/>
        <w:jc w:val="both"/>
        <w:rPr>
          <w:lang w:eastAsia="en-US"/>
        </w:rPr>
      </w:pPr>
      <w:r w:rsidRPr="004C2E66">
        <w:rPr>
          <w:lang w:eastAsia="en-US"/>
        </w:rPr>
        <w:t xml:space="preserve">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w:t>
      </w:r>
      <w:r w:rsidRPr="004C2E66">
        <w:rPr>
          <w:lang w:eastAsia="en-US"/>
        </w:rPr>
        <w:lastRenderedPageBreak/>
        <w:t>reduced to zero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DA44C8" w:rsidRDefault="00472559" w:rsidP="003B7879">
      <w:pPr>
        <w:pStyle w:val="Heading2"/>
        <w:rPr>
          <w:i w:val="0"/>
          <w:iCs w:val="0"/>
          <w:lang w:eastAsia="en-US"/>
        </w:rPr>
      </w:pPr>
      <w:r w:rsidRPr="00DA44C8">
        <w:rPr>
          <w:i w:val="0"/>
          <w:iCs w:val="0"/>
          <w:lang w:eastAsia="en-US"/>
        </w:rPr>
        <w:t>Computational implementation and statistical analysis</w:t>
      </w:r>
    </w:p>
    <w:p w14:paraId="2347019D" w14:textId="237E8EE5" w:rsidR="00DE44F4" w:rsidRPr="00DE44F4" w:rsidRDefault="00472559" w:rsidP="00DE44F4">
      <w:pPr>
        <w:pStyle w:val="Paragraph"/>
        <w:spacing w:line="360" w:lineRule="auto"/>
        <w:jc w:val="both"/>
        <w:rPr>
          <w:lang w:val="en-US" w:eastAsia="en-US"/>
        </w:rPr>
      </w:pPr>
      <w:r w:rsidRPr="004C2E66">
        <w:rPr>
          <w:lang w:eastAsia="en-US"/>
        </w:rPr>
        <w:t xml:space="preserve">The specific values of the parameters shown in Eqs.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00DE44F4" w:rsidRPr="00DE44F4">
        <w:rPr>
          <w:lang w:eastAsia="en-US"/>
        </w:rPr>
        <w:t>We note that by generating transition rates from the empirically-determined residence times, we are not reproducing these residence times for the simulated individuals. In our simulations, individuals will experience exponentially-distributed residence times with a mean equal to the mean of the correspondent distribution. The generation of random values around the mean following the empirical distribution at each time-step is aimed at adding noise to the mean, to partially account for the empirical uncertainty</w:t>
      </w:r>
      <w:r w:rsidR="00DE44F4" w:rsidRPr="00DE44F4">
        <w:rPr>
          <w:lang w:val="en-US" w:eastAsia="en-US"/>
        </w:rPr>
        <w:t>.</w:t>
      </w:r>
    </w:p>
    <w:p w14:paraId="5AE73F1D" w14:textId="7615B8A0" w:rsidR="00472559" w:rsidRPr="004C2E66" w:rsidRDefault="00472559" w:rsidP="00390690">
      <w:pPr>
        <w:pStyle w:val="Paragraph"/>
        <w:spacing w:before="0" w:line="360" w:lineRule="auto"/>
        <w:ind w:firstLine="720"/>
        <w:jc w:val="both"/>
        <w:rPr>
          <w:lang w:eastAsia="en-US"/>
        </w:rPr>
      </w:pPr>
      <w:r w:rsidRPr="004C2E66">
        <w:rPr>
          <w:lang w:eastAsia="en-US"/>
        </w:rPr>
        <w:t xml:space="preserve">The Next Generation Matrix is also computed at each integration step from the parameters drawn, and </w:t>
      </w:r>
      <m:oMath>
        <m: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136D22C5" w:rsidR="00E2307C" w:rsidRPr="004C2E66" w:rsidRDefault="00E2307C" w:rsidP="00E2307C">
      <w:pPr>
        <w:pStyle w:val="Newparagraph"/>
        <w:spacing w:line="360" w:lineRule="auto"/>
        <w:jc w:val="both"/>
        <w:rPr>
          <w:lang w:eastAsia="en-US"/>
        </w:rPr>
      </w:pPr>
      <w:r w:rsidRPr="004C2E66">
        <w:rPr>
          <w:lang w:eastAsia="en-US"/>
        </w:rPr>
        <w:t>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steady-state. For consistency, we only considered simulations in which there was an outbreak when comparing the outcome of a variable between interventions. We used the Shapiro-Wilk test</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PMCMRplu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implemented in the R package binom</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Pr="004C2E66">
        <w:rPr>
          <w:lang w:eastAsia="en-US"/>
        </w:rPr>
        <w:t xml:space="preserve"> The model and all statistical analyses were implemented in R</w:t>
      </w:r>
      <w:r w:rsidR="002A0EDC" w:rsidRPr="002A0EDC">
        <w:rPr>
          <w:lang w:val="en-US" w:eastAsia="en-US"/>
        </w:rPr>
        <w:t>.</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p>
    <w:p w14:paraId="1D249626" w14:textId="1734CFDC" w:rsidR="00F14C5F" w:rsidRPr="00DA44C8" w:rsidRDefault="00F14C5F" w:rsidP="00F14C5F">
      <w:pPr>
        <w:pStyle w:val="Heading1"/>
        <w:rPr>
          <w:caps/>
          <w:lang w:eastAsia="en-US"/>
        </w:rPr>
      </w:pPr>
      <w:r w:rsidRPr="00DA44C8">
        <w:rPr>
          <w:caps/>
          <w:lang w:eastAsia="en-US"/>
        </w:rPr>
        <w:lastRenderedPageBreak/>
        <w:t>Results</w:t>
      </w:r>
    </w:p>
    <w:p w14:paraId="6016DE9F" w14:textId="644E947C"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2B7886">
        <w:rPr>
          <w:lang w:val="de-CH" w:eastAsia="en-US"/>
        </w:rPr>
        <w:t>1</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DA44C8" w:rsidRDefault="003F5A63" w:rsidP="003F5A63">
      <w:pPr>
        <w:pStyle w:val="Heading2"/>
        <w:rPr>
          <w:i w:val="0"/>
          <w:iCs w:val="0"/>
          <w:lang w:eastAsia="en-US"/>
        </w:rPr>
      </w:pPr>
      <w:r w:rsidRPr="00DA44C8">
        <w:rPr>
          <w:i w:val="0"/>
          <w:iCs w:val="0"/>
          <w:lang w:eastAsia="en-US"/>
        </w:rPr>
        <w:t>Self-distancing</w:t>
      </w:r>
    </w:p>
    <w:p w14:paraId="6E71F4A3" w14:textId="52510FB6" w:rsidR="009E5F04" w:rsidRPr="004C2E66" w:rsidRDefault="003F5A63" w:rsidP="003853C9">
      <w:pPr>
        <w:pStyle w:val="Paragraph"/>
        <w:spacing w:line="360" w:lineRule="auto"/>
        <w:jc w:val="both"/>
        <w:rPr>
          <w:rFonts w:cs="Arial"/>
          <w:b/>
          <w:bCs/>
          <w:i/>
          <w:iCs/>
          <w:szCs w:val="28"/>
          <w:lang w:eastAsia="en-US"/>
        </w:rPr>
      </w:pPr>
      <w:r w:rsidRPr="004C2E66">
        <w:rPr>
          <w:lang w:eastAsia="en-US"/>
        </w:rPr>
        <w:t xml:space="preserve">Our results show that self-distancing has a notable effect on reducing the probability of an outbreak which decreases roughly linearly as the percentage of contacts reduced increases. (se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B7886">
        <w:rPr>
          <w:lang w:val="de-CH" w:eastAsia="en-US"/>
        </w:rPr>
        <w:t>2</w:t>
      </w:r>
      <w:r w:rsidRPr="004C2E66">
        <w:rPr>
          <w:lang w:eastAsia="en-US"/>
        </w:rPr>
        <w:t>).</w:t>
      </w:r>
    </w:p>
    <w:p w14:paraId="2188AFCF" w14:textId="77616523" w:rsidR="002E37E6" w:rsidRPr="003853C9" w:rsidRDefault="00CF1D35" w:rsidP="00CF1D35">
      <w:pPr>
        <w:pStyle w:val="Heading2"/>
        <w:rPr>
          <w:i w:val="0"/>
          <w:iCs w:val="0"/>
          <w:lang w:eastAsia="en-US"/>
        </w:rPr>
      </w:pPr>
      <w:r w:rsidRPr="003853C9">
        <w:rPr>
          <w:i w:val="0"/>
          <w:iCs w:val="0"/>
          <w:lang w:eastAsia="en-US"/>
        </w:rPr>
        <w:t>Self-isolation</w:t>
      </w:r>
    </w:p>
    <w:p w14:paraId="0B9FE989" w14:textId="7AFE27CF" w:rsidR="00DE44F4" w:rsidRDefault="00835144" w:rsidP="00DE44F4">
      <w:pPr>
        <w:pStyle w:val="Paragraph"/>
        <w:spacing w:line="360" w:lineRule="auto"/>
        <w:jc w:val="both"/>
        <w:rPr>
          <w:lang w:val="en-US" w:eastAsia="en-US"/>
        </w:rPr>
      </w:pPr>
      <w:r w:rsidRPr="004C2E66">
        <w:rPr>
          <w:lang w:eastAsia="en-US"/>
        </w:rPr>
        <w:t xml:space="preserve">With only 10 tents for a camp of 2000 people (i.e., 1 tent for every 200 people), self-isolation yields a </w:t>
      </w:r>
      <w:r w:rsidR="00DE44F4" w:rsidRPr="00DE44F4">
        <w:rPr>
          <w:lang w:val="en-US" w:eastAsia="en-US"/>
        </w:rPr>
        <w:t>ma</w:t>
      </w:r>
      <w:r w:rsidR="00DE44F4">
        <w:rPr>
          <w:lang w:val="en-US" w:eastAsia="en-US"/>
        </w:rPr>
        <w:t>rked</w:t>
      </w:r>
      <w:r w:rsidRPr="004C2E66">
        <w:rPr>
          <w:lang w:eastAsia="en-US"/>
        </w:rPr>
        <w:t xml:space="preserve"> decrease in the probability of observing an outbreak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26%</m:t>
            </m:r>
          </m:e>
        </m:d>
      </m:oMath>
      <w:r w:rsidR="00DE44F4" w:rsidRPr="004C2E66">
        <w:rPr>
          <w:lang w:eastAsia="en-US"/>
        </w:rPr>
        <w:t xml:space="preserve"> </w:t>
      </w:r>
      <w:r w:rsidRPr="004C2E66">
        <w:rPr>
          <w:lang w:eastAsia="en-US"/>
        </w:rPr>
        <w:t xml:space="preserve">(see Fig. </w:t>
      </w:r>
      <w:r w:rsidR="00D479CA" w:rsidRPr="004C2E66">
        <w:rPr>
          <w:lang w:eastAsia="en-US"/>
        </w:rPr>
        <w:t>3</w:t>
      </w:r>
      <w:r w:rsidRPr="004C2E66">
        <w:rPr>
          <w:lang w:eastAsia="en-US"/>
        </w:rPr>
        <w:t xml:space="preserve">D), but </w:t>
      </w:r>
      <w:r w:rsidR="00DE44F4" w:rsidRPr="00DE44F4">
        <w:rPr>
          <w:lang w:val="en-US" w:eastAsia="en-US"/>
        </w:rPr>
        <w:t>there is no significant</w:t>
      </w:r>
      <w:r w:rsidRPr="00DE44F4">
        <w:rPr>
          <w:lang w:val="en-US" w:eastAsia="en-US"/>
        </w:rPr>
        <w:t xml:space="preserve"> reduction</w:t>
      </w:r>
      <w:r w:rsidRPr="004C2E66">
        <w:rPr>
          <w:lang w:eastAsia="en-US"/>
        </w:rPr>
        <w:t xml:space="preserve"> in mortality (see Fig. </w:t>
      </w:r>
      <w:r w:rsidR="00D479CA" w:rsidRPr="004C2E66">
        <w:rPr>
          <w:lang w:eastAsia="en-US"/>
        </w:rPr>
        <w:t>3</w:t>
      </w:r>
      <w:r w:rsidRPr="004C2E66">
        <w:rPr>
          <w:lang w:eastAsia="en-US"/>
        </w:rPr>
        <w:t>E)</w:t>
      </w:r>
      <w:r w:rsidR="00DE44F4" w:rsidRPr="00DE44F4">
        <w:rPr>
          <w:lang w:eastAsia="en-US"/>
        </w:rPr>
        <w:t>, suggesting that with a low number of tents the intervention is only effective in isolating index cases preventing the epidemic to start</w:t>
      </w:r>
      <w:r w:rsidRPr="004C2E66">
        <w:rPr>
          <w:lang w:eastAsia="en-US"/>
        </w:rPr>
        <w:t xml:space="preserve">. </w:t>
      </w:r>
      <w:r w:rsidR="00DE44F4">
        <w:rPr>
          <w:lang w:val="de-CH" w:eastAsia="en-US"/>
        </w:rPr>
        <w:t>I</w:t>
      </w:r>
      <w:r w:rsidR="00DE44F4" w:rsidRPr="00DE44F4">
        <w:rPr>
          <w:lang w:eastAsia="en-US"/>
        </w:rPr>
        <w:t>t is needed to further increase the number of tents past this level up to at least 1 tent for every 40 people</w:t>
      </w:r>
      <w:r w:rsidR="00DE44F4">
        <w:rPr>
          <w:lang w:val="de-CH" w:eastAsia="en-US"/>
        </w:rPr>
        <w:t xml:space="preserve"> </w:t>
      </w:r>
      <w:r w:rsidR="00DE44F4" w:rsidRPr="00DE44F4">
        <w:rPr>
          <w:lang w:eastAsia="en-US"/>
        </w:rPr>
        <w:t xml:space="preserve">to observe a reduction of ~2% in the mortality and an increase in ~13% in the time to peak of symptomatic indviduals, and these benefits reach a ~17% reduction in mortality and ~20% in the time to peak of symptomatic with 1 tent for every 8 people. Increasing the number of tents does not further reduce the probability of outbreak. </w:t>
      </w:r>
      <w:r w:rsidR="006E5AFA">
        <w:rPr>
          <w:lang w:val="de-CH" w:eastAsia="en-US"/>
        </w:rPr>
        <w:t>There is also an</w:t>
      </w:r>
      <w:r w:rsidR="00DE44F4" w:rsidRPr="00DE44F4">
        <w:rPr>
          <w:lang w:eastAsia="en-US"/>
        </w:rPr>
        <w:t xml:space="preserve"> increase in the number of susceptible individuals at the end of the simulation </w:t>
      </w:r>
      <w:r w:rsidR="00DE44F4" w:rsidRPr="00DE44F4">
        <w:rPr>
          <w:lang w:eastAsia="en-US"/>
        </w:rPr>
        <w:lastRenderedPageBreak/>
        <w:t xml:space="preserve">with increasing number of </w:t>
      </w:r>
      <w:r w:rsidR="00DE44F4" w:rsidRPr="006E5AFA">
        <w:rPr>
          <w:lang w:val="en-US" w:eastAsia="en-US"/>
        </w:rPr>
        <w:t>tents</w:t>
      </w:r>
      <w:r w:rsidR="006E5AFA" w:rsidRPr="006E5AFA">
        <w:rPr>
          <w:lang w:val="en-US" w:eastAsia="en-US"/>
        </w:rPr>
        <w:t>. We finally observed</w:t>
      </w:r>
      <w:r w:rsidR="00DE44F4" w:rsidRPr="006E5AFA">
        <w:rPr>
          <w:lang w:val="en-US" w:eastAsia="en-US"/>
        </w:rPr>
        <w:t xml:space="preserve"> an artificial increase in the IFR</w:t>
      </w:r>
      <w:r w:rsidR="006E5AFA" w:rsidRPr="006E5AFA">
        <w:rPr>
          <w:lang w:val="en-US" w:eastAsia="en-US"/>
        </w:rPr>
        <w:t xml:space="preserve"> explained by</w:t>
      </w:r>
      <w:r w:rsidR="00DE44F4" w:rsidRPr="006E5AFA">
        <w:rPr>
          <w:lang w:val="en-US" w:eastAsia="en-US"/>
        </w:rPr>
        <w:t xml:space="preserve"> </w:t>
      </w:r>
      <w:r w:rsidR="006E5AFA" w:rsidRPr="006E5AFA">
        <w:rPr>
          <w:lang w:val="en-US" w:eastAsia="en-US"/>
        </w:rPr>
        <w:t>an increasingly large number of</w:t>
      </w:r>
      <w:r w:rsidR="00DE44F4" w:rsidRPr="006E5AFA">
        <w:rPr>
          <w:lang w:val="en-US" w:eastAsia="en-US"/>
        </w:rPr>
        <w:t xml:space="preserve"> simulations in which very few individuals are infected</w:t>
      </w:r>
      <w:r w:rsidR="006E5AFA" w:rsidRPr="006E5AFA">
        <w:rPr>
          <w:lang w:val="en-US" w:eastAsia="en-US"/>
        </w:rPr>
        <w:t xml:space="preserve"> </w:t>
      </w:r>
      <w:r w:rsidR="006E5AFA">
        <w:rPr>
          <w:lang w:val="en-US" w:eastAsia="en-US"/>
        </w:rPr>
        <w:t xml:space="preserve">since, if </w:t>
      </w:r>
      <w:r w:rsidR="006E5AFA" w:rsidRPr="006E5AFA">
        <w:rPr>
          <w:lang w:val="en-US" w:eastAsia="en-US"/>
        </w:rPr>
        <w:t xml:space="preserve">at least one of them dies, </w:t>
      </w:r>
      <w:r w:rsidR="006E5AFA">
        <w:rPr>
          <w:lang w:val="en-US" w:eastAsia="en-US"/>
        </w:rPr>
        <w:t>we retrieve</w:t>
      </w:r>
      <w:r w:rsidR="006E5AFA" w:rsidRPr="006E5AFA">
        <w:rPr>
          <w:lang w:val="en-US" w:eastAsia="en-US"/>
        </w:rPr>
        <w:t xml:space="preserve"> a high IFR value (see Suppl. Fig. 3)</w:t>
      </w:r>
    </w:p>
    <w:p w14:paraId="0CD1C1B1" w14:textId="77777777" w:rsidR="009237B8" w:rsidRPr="003853C9" w:rsidRDefault="009237B8" w:rsidP="009237B8">
      <w:pPr>
        <w:pStyle w:val="Heading2"/>
        <w:rPr>
          <w:i w:val="0"/>
          <w:iCs w:val="0"/>
          <w:lang w:eastAsia="en-US"/>
        </w:rPr>
      </w:pPr>
      <w:r w:rsidRPr="003853C9">
        <w:rPr>
          <w:i w:val="0"/>
          <w:iCs w:val="0"/>
          <w:lang w:eastAsia="en-US"/>
        </w:rPr>
        <w:t xml:space="preserve">Evacuation </w:t>
      </w:r>
    </w:p>
    <w:p w14:paraId="06BC878A" w14:textId="3F90083A" w:rsidR="009237B8" w:rsidRPr="002363D4" w:rsidRDefault="009237B8" w:rsidP="002363D4">
      <w:pPr>
        <w:pStyle w:val="Paragraph"/>
        <w:spacing w:line="360" w:lineRule="auto"/>
        <w:jc w:val="both"/>
        <w:rPr>
          <w:lang w:eastAsia="en-US"/>
        </w:rPr>
      </w:pPr>
      <w:r w:rsidRPr="004C2E66">
        <w:rPr>
          <w:lang w:eastAsia="en-US"/>
        </w:rPr>
        <w:t xml:space="preserve">We observe no significant effects when severe cases requiring hospitalization are evacuated (see Supplementary Fig. </w:t>
      </w:r>
      <w:r>
        <w:rPr>
          <w:lang w:val="de-CH" w:eastAsia="en-US"/>
        </w:rPr>
        <w:t>4</w:t>
      </w:r>
      <w:r w:rsidRPr="004C2E66">
        <w:rPr>
          <w:lang w:eastAsia="en-US"/>
        </w:rPr>
        <w:t>). Since we considered that these individuals will not receive health care (they are evacuated to isolation centres),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28BE85D6" w14:textId="282D7F31" w:rsidR="00B13227" w:rsidRPr="003853C9" w:rsidRDefault="00395F4D" w:rsidP="00395F4D">
      <w:pPr>
        <w:pStyle w:val="Heading2"/>
        <w:rPr>
          <w:i w:val="0"/>
          <w:iCs w:val="0"/>
          <w:lang w:eastAsia="en-US"/>
        </w:rPr>
      </w:pPr>
      <w:r w:rsidRPr="003853C9">
        <w:rPr>
          <w:i w:val="0"/>
          <w:iCs w:val="0"/>
          <w:lang w:eastAsia="en-US"/>
        </w:rPr>
        <w:t>Safety zone</w:t>
      </w:r>
    </w:p>
    <w:p w14:paraId="7475432E" w14:textId="17DD9F21"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2B7886">
        <w:rPr>
          <w:lang w:val="de-CH" w:eastAsia="en-US"/>
        </w:rPr>
        <w:t>5</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40%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a modest reduction on overall mortality (see Fig. </w:t>
      </w:r>
      <w:r w:rsidR="0010709A" w:rsidRPr="004C2E66">
        <w:rPr>
          <w:lang w:eastAsia="en-US"/>
        </w:rPr>
        <w:t>3</w:t>
      </w:r>
      <w:r w:rsidRPr="004C2E66">
        <w:rPr>
          <w:lang w:eastAsia="en-US"/>
        </w:rPr>
        <w:t>H</w:t>
      </w:r>
      <w:r w:rsidR="009237B8">
        <w:rPr>
          <w:lang w:val="de-CH" w:eastAsia="en-US"/>
        </w:rPr>
        <w:t xml:space="preserve"> and Supplementary Figs. 6 and 7</w:t>
      </w:r>
      <w:r w:rsidRPr="004C2E66">
        <w:rPr>
          <w:lang w:eastAsia="en-US"/>
        </w:rPr>
        <w:t>), possibly due to the high infectiousness of presymptomatic individuals.</w:t>
      </w:r>
    </w:p>
    <w:p w14:paraId="57F83655" w14:textId="2D2D31FD" w:rsidR="003858C8" w:rsidRPr="004C2E66" w:rsidRDefault="003858C8" w:rsidP="003858C8">
      <w:pPr>
        <w:pStyle w:val="Newparagraph"/>
        <w:spacing w:line="360" w:lineRule="auto"/>
        <w:jc w:val="both"/>
        <w:rPr>
          <w:lang w:eastAsia="en-US"/>
        </w:rPr>
      </w:pPr>
      <w:r w:rsidRPr="004C2E66">
        <w:rPr>
          <w:lang w:eastAsia="en-US"/>
        </w:rPr>
        <w:lastRenderedPageBreak/>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2B7886">
        <w:rPr>
          <w:lang w:val="de-CH" w:eastAsia="en-US"/>
        </w:rPr>
        <w:t>8</w:t>
      </w:r>
      <w:r w:rsidR="00150B43" w:rsidRPr="004C2E66">
        <w:rPr>
          <w:lang w:eastAsia="en-US"/>
        </w:rPr>
        <w:t>)</w:t>
      </w:r>
      <w:r w:rsidRPr="004C2E66">
        <w:rPr>
          <w:lang w:eastAsia="en-US"/>
        </w:rPr>
        <w:t xml:space="preserve">. Positive effects of the safety zone intervention are even more marked in camps with smaller populations, especially for probability of an outbreak in the green zone and overall mortality, which decreases by 20% when the population is reduced from 2000 to 500. However, we also observe the adverse effect of a decrease in time until symptomatic cases peak (see Supplementary Fig. </w:t>
      </w:r>
      <w:r w:rsidR="002B7886">
        <w:rPr>
          <w:lang w:val="de-CH" w:eastAsia="en-US"/>
        </w:rPr>
        <w:t>9</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w:t>
      </w:r>
      <w:r w:rsidR="002B7886">
        <w:rPr>
          <w:lang w:val="de-CH" w:eastAsia="en-US"/>
        </w:rPr>
        <w:t>0</w:t>
      </w:r>
      <w:r w:rsidRPr="004C2E66">
        <w:rPr>
          <w:lang w:eastAsia="en-US"/>
        </w:rPr>
        <w:t>).</w:t>
      </w:r>
    </w:p>
    <w:p w14:paraId="48D894C1" w14:textId="6D1F54F6" w:rsidR="00EC2A3D" w:rsidRPr="003853C9" w:rsidRDefault="00EC2A3D" w:rsidP="00EC2A3D">
      <w:pPr>
        <w:pStyle w:val="Heading2"/>
        <w:rPr>
          <w:i w:val="0"/>
          <w:iCs w:val="0"/>
          <w:lang w:eastAsia="en-US"/>
        </w:rPr>
      </w:pPr>
      <w:r w:rsidRPr="003853C9">
        <w:rPr>
          <w:i w:val="0"/>
          <w:iCs w:val="0"/>
          <w:lang w:eastAsia="en-US"/>
        </w:rPr>
        <w:t>Combined interventions</w:t>
      </w:r>
    </w:p>
    <w:p w14:paraId="2148D60C" w14:textId="5EC82714" w:rsidR="00B978C4" w:rsidRPr="002363D4" w:rsidRDefault="00D27EF9" w:rsidP="002363D4">
      <w:pPr>
        <w:pStyle w:val="Paragraph"/>
        <w:spacing w:line="360" w:lineRule="auto"/>
        <w:ind w:firstLine="720"/>
        <w:jc w:val="both"/>
        <w:rPr>
          <w:lang w:val="de-CH"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w:t>
      </w:r>
      <w:r w:rsidR="002B7886">
        <w:rPr>
          <w:lang w:val="de-CH" w:eastAsia="en-US"/>
        </w:rPr>
        <w:t>1</w:t>
      </w:r>
      <w:r w:rsidRPr="004C2E66">
        <w:rPr>
          <w:lang w:eastAsia="en-US"/>
        </w:rPr>
        <w:t>).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the majority of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w:t>
      </w:r>
      <w:r w:rsidR="00092232">
        <w:rPr>
          <w:lang w:val="de-CH" w:eastAsia="en-US"/>
        </w:rPr>
        <w:t xml:space="preserve"> </w:t>
      </w:r>
      <w:r w:rsidR="00092232" w:rsidRPr="00092232">
        <w:rPr>
          <w:lang w:eastAsia="en-US"/>
        </w:rPr>
        <w:t xml:space="preserve">mortality is reduced by </w:t>
      </w:r>
      <w:r w:rsidR="00092232" w:rsidRPr="00092232">
        <w:rPr>
          <w:rFonts w:ascii="Cambria Math" w:hAnsi="Cambria Math" w:cs="Cambria Math"/>
          <w:lang w:eastAsia="en-US"/>
        </w:rPr>
        <w:t>∼</w:t>
      </w:r>
      <w:r w:rsidR="00092232" w:rsidRPr="00092232">
        <w:rPr>
          <w:lang w:eastAsia="en-US"/>
        </w:rPr>
        <w:t xml:space="preserve"> 94% and the probability of outbreak in the green zone is very small (~0.005). In other combinations with </w:t>
      </w:r>
      <w:r w:rsidR="00092232">
        <w:rPr>
          <w:lang w:val="de-CH" w:eastAsia="en-US"/>
        </w:rPr>
        <w:t xml:space="preserve">a </w:t>
      </w:r>
      <w:r w:rsidR="00092232" w:rsidRPr="00092232">
        <w:rPr>
          <w:lang w:eastAsia="en-US"/>
        </w:rPr>
        <w:t>higher probability of outbreak (e.g. considering in the previous combination a 20% reduction in contacts instead of 50%) the</w:t>
      </w:r>
      <w:r w:rsidR="00092232">
        <w:rPr>
          <w:lang w:val="de-CH" w:eastAsia="en-US"/>
        </w:rPr>
        <w:t xml:space="preserve"> </w:t>
      </w:r>
      <w:r w:rsidR="00092232" w:rsidRPr="00092232">
        <w:rPr>
          <w:lang w:eastAsia="en-US"/>
        </w:rPr>
        <w:t>time to peak of symptomatic cases in the green zone is delayed by 48 day</w:t>
      </w:r>
      <w:r w:rsidR="00092232">
        <w:rPr>
          <w:lang w:val="de-CH" w:eastAsia="en-US"/>
        </w:rPr>
        <w:t>s.</w:t>
      </w:r>
    </w:p>
    <w:p w14:paraId="7A19956D" w14:textId="5E583467" w:rsidR="00F27B7F" w:rsidRPr="00555F40" w:rsidRDefault="00760C31" w:rsidP="00760C31">
      <w:pPr>
        <w:pStyle w:val="Heading1"/>
        <w:rPr>
          <w:caps/>
          <w:lang w:eastAsia="en-US"/>
        </w:rPr>
      </w:pPr>
      <w:r w:rsidRPr="00555F40">
        <w:rPr>
          <w:caps/>
          <w:lang w:eastAsia="en-US"/>
        </w:rPr>
        <w:lastRenderedPageBreak/>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In this study, we propose a number of interventions of immediate applicability to informal settlements. We focused on IDP settlements in NW Syria, taking into account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131E1C8C" w:rsidR="00BC4806" w:rsidRPr="004C2E66" w:rsidRDefault="00BC4806" w:rsidP="00BC4806">
      <w:pPr>
        <w:pStyle w:val="Newparagraph"/>
        <w:spacing w:line="360" w:lineRule="auto"/>
        <w:jc w:val="both"/>
        <w:rPr>
          <w:lang w:eastAsia="en-US"/>
        </w:rPr>
      </w:pPr>
      <w:r w:rsidRPr="004C2E66">
        <w:rPr>
          <w:lang w:eastAsia="en-US"/>
        </w:rPr>
        <w:t>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r w:rsidRPr="004C2E66">
        <w:rPr>
          <w:lang w:eastAsia="en-US"/>
        </w:rPr>
        <w:t xml:space="preserve">Zandvoort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reduce mortality by 60%-75% in African cities</w:t>
      </w:r>
      <w:r w:rsidR="002A0EDC" w:rsidRPr="002A0EDC">
        <w:rPr>
          <w:lang w:val="en-US" w:eastAsia="en-US"/>
        </w:rPr>
        <w:t>.</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p>
    <w:p w14:paraId="5BD79C19" w14:textId="1D1C3296" w:rsidR="00C22A99" w:rsidRPr="004C2E66" w:rsidRDefault="00E25670" w:rsidP="00BC4806">
      <w:pPr>
        <w:pStyle w:val="Newparagraph"/>
        <w:spacing w:line="360" w:lineRule="auto"/>
        <w:jc w:val="both"/>
        <w:rPr>
          <w:lang w:eastAsia="en-US"/>
        </w:rPr>
      </w:pPr>
      <w:r w:rsidRPr="004C2E66">
        <w:rPr>
          <w:lang w:eastAsia="en-US"/>
        </w:rPr>
        <w:t>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w:t>
      </w:r>
      <w:r w:rsidR="002A0EDC" w:rsidRPr="002A0EDC">
        <w:rPr>
          <w:lang w:val="en-US" w:eastAsia="en-US"/>
        </w:rPr>
        <w:t>.</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w:t>
      </w:r>
      <w:r w:rsidR="002B7886">
        <w:rPr>
          <w:lang w:val="de-CH" w:eastAsia="en-US"/>
        </w:rPr>
        <w:t>2</w:t>
      </w:r>
      <w:r w:rsidR="00B13140" w:rsidRPr="004C2E66">
        <w:rPr>
          <w:lang w:eastAsia="en-US"/>
        </w:rPr>
        <w:t>,</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454668C4" w14:textId="034A21A5" w:rsidR="00092232" w:rsidRPr="00092232" w:rsidRDefault="00EF7962" w:rsidP="00390690">
      <w:pPr>
        <w:pStyle w:val="Newparagraph"/>
        <w:spacing w:line="360" w:lineRule="auto"/>
        <w:jc w:val="both"/>
        <w:rPr>
          <w:lang w:val="de-CH" w:eastAsia="en-US"/>
        </w:rPr>
      </w:pPr>
      <w:r w:rsidRPr="004C2E66">
        <w:rPr>
          <w:lang w:eastAsia="en-US"/>
        </w:rPr>
        <w:lastRenderedPageBreak/>
        <w:t xml:space="preserve">We also propose self-isolation using individual tents which can be located in a dedicated zone or next to the tents of relatives, where contact with non-isolated individuals is mediated by a buffer zone. </w:t>
      </w:r>
      <w:r w:rsidRPr="00092232">
        <w:rPr>
          <w:lang w:val="en-US" w:eastAsia="en-US"/>
        </w:rPr>
        <w:t>This intervention is effective</w:t>
      </w:r>
      <w:r w:rsidR="00092232" w:rsidRPr="00092232">
        <w:rPr>
          <w:lang w:val="en-US" w:eastAsia="en-US"/>
        </w:rPr>
        <w:t xml:space="preserve"> in preventing an outbreak in the camp</w:t>
      </w:r>
      <w:r w:rsidRPr="00092232">
        <w:rPr>
          <w:lang w:val="en-US" w:eastAsia="en-US"/>
        </w:rPr>
        <w:t xml:space="preserve"> with even a small number of isolation tents, as low as 5-10 tents per 1000 camp residents.</w:t>
      </w:r>
      <w:r w:rsidR="00092232" w:rsidRPr="00092232">
        <w:rPr>
          <w:lang w:val="en-US" w:eastAsia="en-US"/>
        </w:rPr>
        <w:t xml:space="preserve"> But it requires at least 25 tents per 1000 camp residents to reduce mortality, and 125-250 tents to minimize it.</w:t>
      </w:r>
      <w:r w:rsidRPr="00092232">
        <w:rPr>
          <w:lang w:val="en-US" w:eastAsia="en-US"/>
        </w:rPr>
        <w:t xml:space="preserve"> After conversations</w:t>
      </w:r>
      <w:r w:rsidRPr="004C2E66">
        <w:rPr>
          <w:lang w:eastAsia="en-US"/>
        </w:rPr>
        <w:t xml:space="preserve"> with camp managers, we found that this intervention is more likely to be accepted in NW Syria than evacuation to community-based isolation </w:t>
      </w:r>
      <w:r w:rsidR="008F16BB" w:rsidRPr="004C2E66">
        <w:rPr>
          <w:lang w:eastAsia="en-US"/>
        </w:rPr>
        <w:t>centres</w:t>
      </w:r>
      <w:r w:rsidRPr="004C2E66">
        <w:rPr>
          <w:lang w:eastAsia="en-US"/>
        </w:rPr>
        <w:t>. Community-based isolation not only poses cultural challenges; the capacity required to implement it has hardly been met</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00092232">
        <w:rPr>
          <w:lang w:val="de-CH" w:eastAsia="en-US"/>
        </w:rPr>
        <w:t xml:space="preserve"> </w:t>
      </w:r>
      <w:r w:rsidR="00092232" w:rsidRPr="00092232">
        <w:rPr>
          <w:lang w:eastAsia="en-US"/>
        </w:rPr>
        <w:t>We note that in our simulated intervention individuals become isolated as soon as they have symptoms. Recognizing symptoms, however, may require some time and we should expect a less effective intervention unless systematic checks for symptomatic individuals are put in place.</w:t>
      </w:r>
    </w:p>
    <w:p w14:paraId="76D9BE2A" w14:textId="032BDD74" w:rsidR="000854B1" w:rsidRPr="004C2E66" w:rsidRDefault="000854B1" w:rsidP="000854B1">
      <w:pPr>
        <w:pStyle w:val="Newparagraph"/>
        <w:spacing w:line="360" w:lineRule="auto"/>
        <w:jc w:val="both"/>
        <w:rPr>
          <w:lang w:eastAsia="en-US"/>
        </w:rPr>
      </w:pPr>
      <w:r w:rsidRPr="004C2E66">
        <w:rPr>
          <w:lang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40E8C92D" w:rsidR="00A444F1" w:rsidRPr="004C2E66" w:rsidRDefault="00A444F1" w:rsidP="000854B1">
      <w:pPr>
        <w:pStyle w:val="Newparagraph"/>
        <w:spacing w:line="360" w:lineRule="auto"/>
        <w:jc w:val="both"/>
        <w:rPr>
          <w:lang w:eastAsia="en-US"/>
        </w:rPr>
      </w:pPr>
      <w:r w:rsidRPr="004C2E66">
        <w:rPr>
          <w:lang w:eastAsia="en-US"/>
        </w:rPr>
        <w:t xml:space="preserve">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w:t>
      </w:r>
      <w:r w:rsidRPr="004C2E66">
        <w:rPr>
          <w:lang w:eastAsia="en-US"/>
        </w:rPr>
        <w:lastRenderedPageBreak/>
        <w:t>numbers of fatalities registered in nursing-homes in developed countries</w:t>
      </w:r>
      <w:r w:rsidR="002A0EDC" w:rsidRPr="002A0EDC">
        <w:rPr>
          <w:lang w:val="en-US" w:eastAsia="en-US"/>
        </w:rPr>
        <w:t>.</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xml:space="preserve">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An instrumental consideration for our models is the fraction of the population recovered from COVID-19 after a steady state is reached. Although the duration for which SARS-CoV-2 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427C1F13" w:rsidR="00AB6D6A" w:rsidRPr="004C2E66" w:rsidRDefault="00197AF9" w:rsidP="000854B1">
      <w:pPr>
        <w:pStyle w:val="Newparagraph"/>
        <w:spacing w:line="360" w:lineRule="auto"/>
        <w:jc w:val="both"/>
        <w:rPr>
          <w:lang w:eastAsia="en-US"/>
        </w:rPr>
      </w:pPr>
      <w:r w:rsidRPr="004C2E66">
        <w:rPr>
          <w:lang w:eastAsia="en-US"/>
        </w:rPr>
        <w:t>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w:t>
      </w:r>
      <w:r w:rsidR="002A0EDC" w:rsidRPr="002A0EDC">
        <w:rPr>
          <w:lang w:val="en-US" w:eastAsia="en-US"/>
        </w:rPr>
        <w:t xml:space="preserve">.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xml:space="preserve">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2A0EDC" w:rsidRPr="002A0EDC">
        <w:rPr>
          <w:lang w:val="en-US" w:eastAsia="en-US"/>
        </w:rPr>
        <w:t>.</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xml:space="preserve"> Self-isolation also becomes ineffective under the assumptions made by Hernandez-Suarez et al. when they considered isolating only severe symptomatic cases (whose fraction is small), hence mildly symptomatic individuals were effectively considered asymptomatic</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xml:space="preserve"> On the other hand, Gilman et al. showed that self-isolation was effective when considering individuals at different stages to be equally infectiou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all compartments are assumed to be equally infectious, our interventions become even more effective (see previous version of our manuscript</w:t>
      </w:r>
      <w:r w:rsidR="002A0EDC" w:rsidRPr="002A0EDC">
        <w:rPr>
          <w:lang w:val="en-US" w:eastAsia="en-US"/>
        </w:rPr>
        <w:t>)</w:t>
      </w:r>
      <w:r w:rsid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p>
    <w:p w14:paraId="3FBA8B7F" w14:textId="34E376BB"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w:t>
      </w:r>
      <w:r w:rsidRPr="004C2E66">
        <w:rPr>
          <w:lang w:eastAsia="en-US"/>
        </w:rPr>
        <w:lastRenderedPageBreak/>
        <w:t xml:space="preserve">implementation within our framework, such as </w:t>
      </w:r>
      <w:r w:rsidRPr="00614923">
        <w:rPr>
          <w:lang w:val="en-US" w:eastAsia="en-US"/>
        </w:rPr>
        <w:t>those requiring interventions targeting very specific interactions between individuals (as opposed to large groups of individuals)</w:t>
      </w:r>
      <w:r w:rsidR="00614923" w:rsidRPr="00614923">
        <w:rPr>
          <w:lang w:val="en-US" w:eastAsia="en-US"/>
        </w:rPr>
        <w:t>, or reproducing empirically-observed residence times</w:t>
      </w:r>
      <w:r w:rsidRPr="00614923">
        <w:rPr>
          <w:lang w:val="en-US" w:eastAsia="en-US"/>
        </w:rPr>
        <w:t>. An example</w:t>
      </w:r>
      <w:r w:rsidRPr="004C2E66">
        <w:rPr>
          <w:lang w:eastAsia="en-US"/>
        </w:rPr>
        <w:t xml:space="preserve"> might be the isolation of an individual and his/her family, as proposed </w:t>
      </w:r>
      <w:r w:rsidR="002A0EDC" w:rsidRPr="002A0EDC">
        <w:rPr>
          <w:lang w:val="en-US" w:eastAsia="en-US"/>
        </w:rPr>
        <w:t>by</w:t>
      </w:r>
      <w:r w:rsidRPr="004C2E66">
        <w:rPr>
          <w:lang w:eastAsia="en-US"/>
        </w:rPr>
        <w:t xml:space="preserve"> Gilman</w:t>
      </w:r>
      <w:r w:rsidR="002A0EDC" w:rsidRPr="002A0EDC">
        <w:rPr>
          <w:lang w:val="en-US" w:eastAsia="en-US"/>
        </w:rPr>
        <w:t xml:space="preserve"> </w:t>
      </w:r>
      <w:r w:rsidR="002A0EDC">
        <w:rPr>
          <w:i/>
          <w:iCs/>
          <w:lang w:val="en-US" w:eastAsia="en-US"/>
        </w:rPr>
        <w:t>et al.</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model interactions at the family-level, would require the creation of as many classes as families. When this level of detail is required, individual based models (IBMs) may be more appropriate</w:t>
      </w:r>
      <w:r w:rsidR="002A0EDC" w:rsidRPr="002A0EDC">
        <w:rPr>
          <w:lang w:val="en-US" w:eastAsia="en-US"/>
        </w:rPr>
        <w:t>.</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xml:space="preserve"> However, IBMs require a rich amount of data for their parameterization which, although increasingly available, is scarce for informal IDPs camps. Our framework is powerful enough to simulate a large number of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IBMs, if data is available.</w:t>
      </w:r>
    </w:p>
    <w:p w14:paraId="60F4AD58" w14:textId="7EFE029D" w:rsidR="00D37094" w:rsidRPr="004C2E66" w:rsidRDefault="00D37094" w:rsidP="000854B1">
      <w:pPr>
        <w:pStyle w:val="Newparagraph"/>
        <w:spacing w:line="360" w:lineRule="auto"/>
        <w:jc w:val="both"/>
        <w:rPr>
          <w:lang w:eastAsia="en-US"/>
        </w:rPr>
      </w:pPr>
      <w:r w:rsidRPr="004C2E66">
        <w:rPr>
          <w:lang w:eastAsia="en-US"/>
        </w:rPr>
        <w:t>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w:t>
      </w:r>
      <w:r w:rsidR="002A0EDC" w:rsidRPr="002A0EDC">
        <w:rPr>
          <w:lang w:val="en-US" w:eastAsia="en-US"/>
        </w:rPr>
        <w:t>.</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as long as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w:t>
      </w:r>
      <w:r w:rsidR="002A0EDC" w:rsidRPr="002A0EDC">
        <w:rPr>
          <w:lang w:val="en-US" w:eastAsia="en-US"/>
        </w:rPr>
        <w:t>.</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p>
    <w:p w14:paraId="760002E8" w14:textId="0E240D28" w:rsidR="00A21AF0" w:rsidRPr="004C2E66" w:rsidRDefault="00A21AF0" w:rsidP="000854B1">
      <w:pPr>
        <w:pStyle w:val="Newparagraph"/>
        <w:spacing w:line="360" w:lineRule="auto"/>
        <w:jc w:val="both"/>
        <w:rPr>
          <w:lang w:eastAsia="en-US"/>
        </w:rPr>
      </w:pPr>
      <w:r w:rsidRPr="004C2E66">
        <w:rPr>
          <w:lang w:eastAsia="en-US"/>
        </w:rPr>
        <w:t xml:space="preserve">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w:t>
      </w:r>
      <w:r w:rsidRPr="004C2E66">
        <w:rPr>
          <w:lang w:eastAsia="en-US"/>
        </w:rPr>
        <w:lastRenderedPageBreak/>
        <w:t>understood by local communities and at least some of the interventions we propose are implemented, the impacts of COVID-19 can be mitigated even in an environment as challenging as NW Syria.</w:t>
      </w:r>
    </w:p>
    <w:p w14:paraId="7066114C" w14:textId="5EAC47CB" w:rsidR="00A21AF0" w:rsidRPr="00A54258" w:rsidRDefault="00A21AF0" w:rsidP="00A21AF0">
      <w:pPr>
        <w:pStyle w:val="Heading1"/>
        <w:rPr>
          <w:caps/>
          <w:lang w:eastAsia="en-US"/>
        </w:rPr>
      </w:pPr>
      <w:r w:rsidRPr="00A54258">
        <w:rPr>
          <w:caps/>
          <w:lang w:eastAsia="en-US"/>
        </w:rPr>
        <w:t>Conclusion</w:t>
      </w:r>
    </w:p>
    <w:p w14:paraId="124B1216" w14:textId="57587DDD" w:rsidR="00A21AF0" w:rsidRPr="004C2E66" w:rsidRDefault="00A21AF0" w:rsidP="00A21AF0">
      <w:pPr>
        <w:pStyle w:val="Paragraph"/>
        <w:spacing w:line="360" w:lineRule="auto"/>
        <w:jc w:val="both"/>
        <w:rPr>
          <w:lang w:eastAsia="en-US"/>
        </w:rPr>
      </w:pPr>
      <w:r w:rsidRPr="004C2E66">
        <w:rPr>
          <w:lang w:eastAsia="en-US"/>
        </w:rPr>
        <w:t>Given a rapidly changing environment and slow responses of local and international authorities in conflict regions where control of policy is disputed, the latter often leaving these communities aside in their priorities</w:t>
      </w:r>
      <w:r w:rsidR="002A0EDC" w:rsidRPr="002A0EDC">
        <w:rPr>
          <w:lang w:val="en-US" w:eastAsia="en-US"/>
        </w:rPr>
        <w:t>,</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xml:space="preserve">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E03D40" w:rsidRDefault="00BB31B8" w:rsidP="00BB31B8">
      <w:pPr>
        <w:pStyle w:val="Heading1"/>
        <w:rPr>
          <w:caps/>
          <w:lang w:eastAsia="en-US"/>
        </w:rPr>
      </w:pPr>
      <w:r w:rsidRPr="00E03D40">
        <w:rPr>
          <w:caps/>
          <w:lang w:eastAsia="en-US"/>
        </w:rPr>
        <w:t>Acknowledgements</w:t>
      </w:r>
    </w:p>
    <w:p w14:paraId="751BFC06" w14:textId="7BF54592" w:rsidR="00F141FB" w:rsidRDefault="00BB31B8" w:rsidP="00614923">
      <w:pPr>
        <w:spacing w:line="360" w:lineRule="auto"/>
        <w:ind w:firstLine="720"/>
      </w:pPr>
      <w:r w:rsidRPr="004C2E66">
        <w:rPr>
          <w:lang w:eastAsia="en-US"/>
        </w:rPr>
        <w:t>This collaboration was organized by crowdfightCOVID19 (www.crowdfightcovid19.org) upon request from CS. We thank Judith Boumann for valuable contributions. We thank Peter Ashcroft, Juan Poyatos, Noreen Goldman, Burcu Tepekule and members of Sebastian Bonhoeffer's and Bryan Grenfell's groups for useful discussions. We thank two anonymous reviewers who provided thoughtful and insightful comments that greatly improved our article.</w:t>
      </w:r>
      <w:r w:rsidR="00F141FB">
        <w:rPr>
          <w:lang w:eastAsia="en-US"/>
        </w:rPr>
        <w:t xml:space="preserve"> </w:t>
      </w:r>
      <w:r w:rsidR="00F141FB" w:rsidRPr="00F141FB">
        <w:rPr>
          <w:lang w:eastAsia="en-US"/>
        </w:rPr>
        <w:t xml:space="preserve">We </w:t>
      </w:r>
      <w:r w:rsidR="00F141FB" w:rsidRPr="00F141FB">
        <w:rPr>
          <w:rFonts w:ascii="Slack-Lato;appleLogo;sans-serif" w:hAnsi="Slack-Lato;appleLogo;sans-serif"/>
          <w:color w:val="1D1C1D"/>
          <w:highlight w:val="white"/>
        </w:rPr>
        <w:t>thank the team of Smart News Agency who helped us reach the field contacts and provided us with updated information about the situation in NWS</w:t>
      </w:r>
      <w:r w:rsidR="00F141FB" w:rsidRPr="00F141FB">
        <w:rPr>
          <w:rFonts w:ascii="Slack-Lato;appleLogo;sans-serif" w:hAnsi="Slack-Lato;appleLogo;sans-serif"/>
          <w:color w:val="1D1C1D"/>
        </w:rPr>
        <w:t xml:space="preserve">, and </w:t>
      </w:r>
      <w:r w:rsidR="00F141FB" w:rsidRPr="00F141FB">
        <w:rPr>
          <w:rFonts w:ascii="Slack-Lato;appleLogo;sans-serif" w:hAnsi="Slack-Lato;appleLogo;sans-serif"/>
          <w:color w:val="1D1C1D"/>
          <w:highlight w:val="white"/>
        </w:rPr>
        <w:t>Dr Abdulhakim Ramadan from the Idlib</w:t>
      </w:r>
      <w:r w:rsidR="0052731D">
        <w:rPr>
          <w:rFonts w:ascii="Slack-Lato;appleLogo;sans-serif" w:hAnsi="Slack-Lato;appleLogo;sans-serif"/>
          <w:color w:val="1D1C1D"/>
          <w:highlight w:val="white"/>
        </w:rPr>
        <w:t>’</w:t>
      </w:r>
      <w:r w:rsidR="00F141FB" w:rsidRPr="00F141FB">
        <w:rPr>
          <w:rFonts w:ascii="Slack-Lato;appleLogo;sans-serif" w:hAnsi="Slack-Lato;appleLogo;sans-serif"/>
          <w:color w:val="1D1C1D"/>
          <w:highlight w:val="white"/>
        </w:rPr>
        <w:t>s Health Directorate</w:t>
      </w:r>
      <w:r w:rsidR="00F141FB">
        <w:rPr>
          <w:rFonts w:ascii="Slack-Lato;appleLogo;sans-serif" w:hAnsi="Slack-Lato;appleLogo;sans-serif"/>
          <w:color w:val="1D1C1D"/>
        </w:rPr>
        <w:t>,</w:t>
      </w:r>
      <w:r w:rsidR="00F141FB" w:rsidRPr="00F141FB">
        <w:rPr>
          <w:rFonts w:ascii="Slack-Lato;appleLogo;sans-serif" w:hAnsi="Slack-Lato;appleLogo;sans-serif"/>
          <w:color w:val="1D1C1D"/>
        </w:rPr>
        <w:t xml:space="preserve"> for helpful discussions.</w:t>
      </w:r>
    </w:p>
    <w:p w14:paraId="334539E3" w14:textId="5C282EC5" w:rsidR="002D7709" w:rsidRPr="003E2D9D" w:rsidRDefault="002D7709" w:rsidP="002D7709">
      <w:pPr>
        <w:pStyle w:val="Heading1"/>
        <w:rPr>
          <w:caps/>
          <w:lang w:eastAsia="en-US"/>
        </w:rPr>
      </w:pPr>
      <w:r w:rsidRPr="00F141FB">
        <w:rPr>
          <w:caps/>
          <w:lang w:eastAsia="en-US"/>
        </w:rPr>
        <w:t>Declarations</w:t>
      </w:r>
    </w:p>
    <w:p w14:paraId="0C972598" w14:textId="1C36634B" w:rsidR="002D7709" w:rsidRPr="003E2D9D" w:rsidRDefault="002D7709" w:rsidP="002D7709">
      <w:pPr>
        <w:pStyle w:val="Heading2"/>
        <w:rPr>
          <w:i w:val="0"/>
          <w:iCs w:val="0"/>
          <w:lang w:eastAsia="en-US"/>
        </w:rPr>
      </w:pPr>
      <w:r w:rsidRPr="003E2D9D">
        <w:rPr>
          <w:i w:val="0"/>
          <w:iCs w:val="0"/>
          <w:lang w:eastAsia="en-US"/>
        </w:rPr>
        <w:t>Funding</w:t>
      </w:r>
    </w:p>
    <w:p w14:paraId="6D8BEFBD" w14:textId="58E640BF" w:rsidR="002D7709" w:rsidRPr="004C2E66" w:rsidRDefault="003E4F8E" w:rsidP="002363D4">
      <w:pPr>
        <w:pStyle w:val="Paragraph"/>
        <w:spacing w:before="120" w:line="360" w:lineRule="auto"/>
        <w:jc w:val="both"/>
        <w:rPr>
          <w:lang w:eastAsia="en-US"/>
        </w:rPr>
      </w:pPr>
      <w:r w:rsidRPr="004C2E66">
        <w:rPr>
          <w:lang w:eastAsia="en-US"/>
        </w:rPr>
        <w:t>ECF's research is supported by Wellcome Trust grant 204833/Z/16/Z. APG research is supported by the Simons Collaboration: Principles of Microbial Ecosystems (PriME), award number 542381.</w:t>
      </w:r>
    </w:p>
    <w:p w14:paraId="144ECD76" w14:textId="100A3E9E" w:rsidR="003E4F8E" w:rsidRPr="003E2D9D" w:rsidRDefault="003E4F8E" w:rsidP="003E4F8E">
      <w:pPr>
        <w:pStyle w:val="Heading2"/>
        <w:rPr>
          <w:i w:val="0"/>
          <w:iCs w:val="0"/>
          <w:lang w:eastAsia="en-US"/>
        </w:rPr>
      </w:pPr>
      <w:r w:rsidRPr="003E2D9D">
        <w:rPr>
          <w:i w:val="0"/>
          <w:iCs w:val="0"/>
          <w:lang w:eastAsia="en-US"/>
        </w:rPr>
        <w:lastRenderedPageBreak/>
        <w:t>Conflicts of interest/Competing interests</w:t>
      </w:r>
    </w:p>
    <w:p w14:paraId="7410ED17" w14:textId="15505EA7" w:rsidR="003E4F8E" w:rsidRPr="004C2E66" w:rsidRDefault="00BD1F1F" w:rsidP="002363D4">
      <w:pPr>
        <w:pStyle w:val="Paragraph"/>
        <w:spacing w:before="120" w:line="360" w:lineRule="auto"/>
        <w:jc w:val="both"/>
        <w:rPr>
          <w:lang w:eastAsia="en-US"/>
        </w:rPr>
      </w:pPr>
      <w:r w:rsidRPr="004C2E66">
        <w:rPr>
          <w:lang w:eastAsia="en-US"/>
        </w:rPr>
        <w:t>Alberto Pascual-García is a Board Member of crowdfightCOVID19, an initiative from the scientific community to put all available resources at service of the fight against COVID-19. Chamsy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3E2D9D" w:rsidRDefault="00BD1F1F" w:rsidP="00BD1F1F">
      <w:pPr>
        <w:pStyle w:val="Heading2"/>
        <w:rPr>
          <w:i w:val="0"/>
          <w:iCs w:val="0"/>
          <w:lang w:eastAsia="en-US"/>
        </w:rPr>
      </w:pPr>
      <w:r w:rsidRPr="003E2D9D">
        <w:rPr>
          <w:i w:val="0"/>
          <w:iCs w:val="0"/>
          <w:lang w:eastAsia="en-US"/>
        </w:rPr>
        <w:t>Ethics approval</w:t>
      </w:r>
    </w:p>
    <w:p w14:paraId="29C2F752" w14:textId="03723054" w:rsidR="00BD1F1F" w:rsidRPr="004C2E66" w:rsidRDefault="00BD1F1F" w:rsidP="002363D4">
      <w:pPr>
        <w:pStyle w:val="Paragraph"/>
        <w:spacing w:before="120"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3E2D9D" w:rsidRDefault="00BD1F1F" w:rsidP="00BD1F1F">
      <w:pPr>
        <w:pStyle w:val="Heading2"/>
        <w:rPr>
          <w:i w:val="0"/>
          <w:iCs w:val="0"/>
          <w:lang w:eastAsia="en-US"/>
        </w:rPr>
      </w:pPr>
      <w:r w:rsidRPr="003E2D9D">
        <w:rPr>
          <w:i w:val="0"/>
          <w:iCs w:val="0"/>
          <w:lang w:eastAsia="en-US"/>
        </w:rPr>
        <w:t>Consent to participate</w:t>
      </w:r>
    </w:p>
    <w:p w14:paraId="102FFAAF" w14:textId="77777777" w:rsidR="003674C2" w:rsidRDefault="00D76577" w:rsidP="002363D4">
      <w:pPr>
        <w:pStyle w:val="Paragraph"/>
        <w:spacing w:before="120"/>
        <w:rPr>
          <w:lang w:eastAsia="en-US"/>
        </w:rPr>
      </w:pPr>
      <w:r w:rsidRPr="004C2E66">
        <w:rPr>
          <w:lang w:eastAsia="en-US"/>
        </w:rPr>
        <w:t>NA</w:t>
      </w:r>
    </w:p>
    <w:p w14:paraId="4A288855" w14:textId="1BB0BBC1" w:rsidR="003674C2" w:rsidRPr="003674C2" w:rsidRDefault="003674C2" w:rsidP="002363D4">
      <w:pPr>
        <w:pStyle w:val="Paragraph"/>
        <w:spacing w:before="360" w:after="60" w:line="360" w:lineRule="auto"/>
        <w:rPr>
          <w:b/>
          <w:lang w:eastAsia="en-US"/>
        </w:rPr>
      </w:pPr>
      <w:r w:rsidRPr="003674C2">
        <w:rPr>
          <w:b/>
          <w:lang w:eastAsia="en-US"/>
        </w:rPr>
        <w:t>Patient and Public Involvement statement</w:t>
      </w:r>
    </w:p>
    <w:p w14:paraId="661FAD15" w14:textId="6CF584C2" w:rsidR="003674C2" w:rsidRDefault="003674C2" w:rsidP="002363D4">
      <w:pPr>
        <w:pStyle w:val="Heading2"/>
        <w:spacing w:before="120" w:after="0"/>
        <w:jc w:val="both"/>
      </w:pPr>
      <w:r>
        <w:t xml:space="preserve">• </w:t>
      </w:r>
      <w:r w:rsidRPr="003674C2">
        <w:rPr>
          <w:b w:val="0"/>
        </w:rPr>
        <w:t>How was the development of the research question and outcome measures informed by patients</w:t>
      </w:r>
      <w:r>
        <w:rPr>
          <w:b w:val="0"/>
        </w:rPr>
        <w:t xml:space="preserve">/public </w:t>
      </w:r>
      <w:r w:rsidRPr="003674C2">
        <w:rPr>
          <w:b w:val="0"/>
        </w:rPr>
        <w:t xml:space="preserve"> priorities, experience, and preferences?</w:t>
      </w:r>
    </w:p>
    <w:p w14:paraId="028CE03C" w14:textId="7DAA7A11" w:rsidR="003674C2" w:rsidRDefault="007F1122" w:rsidP="002363D4">
      <w:pPr>
        <w:pStyle w:val="Paragraph"/>
        <w:spacing w:before="0" w:after="240" w:line="360" w:lineRule="auto"/>
        <w:jc w:val="both"/>
        <w:rPr>
          <w:rFonts w:ascii="Slack-Lato;appleLogo;sans-serif" w:hAnsi="Slack-Lato;appleLogo;sans-serif"/>
          <w:color w:val="1D1C1D"/>
          <w:sz w:val="23"/>
        </w:rPr>
      </w:pPr>
      <w:r>
        <w:rPr>
          <w:rFonts w:ascii="Slack-Lato;appleLogo;sans-serif" w:hAnsi="Slack-Lato;appleLogo;sans-serif"/>
          <w:color w:val="1D1C1D"/>
          <w:sz w:val="23"/>
        </w:rPr>
        <w:t xml:space="preserve">We considered information provided by managers of IDP camps that helped us to understand questions such as how </w:t>
      </w:r>
      <w:r w:rsidR="00F141FB">
        <w:rPr>
          <w:rFonts w:ascii="Slack-Lato;appleLogo;sans-serif" w:hAnsi="Slack-Lato;appleLogo;sans-serif"/>
          <w:color w:val="1D1C1D"/>
          <w:sz w:val="23"/>
        </w:rPr>
        <w:t xml:space="preserve">the </w:t>
      </w:r>
      <w:r>
        <w:rPr>
          <w:rFonts w:ascii="Slack-Lato;appleLogo;sans-serif" w:hAnsi="Slack-Lato;appleLogo;sans-serif"/>
          <w:color w:val="1D1C1D"/>
          <w:sz w:val="23"/>
        </w:rPr>
        <w:t xml:space="preserve">camps are organized, which are the daily activities of the different subpopulations, or which are the cultural challenges that any proposed intervention could entail. </w:t>
      </w:r>
    </w:p>
    <w:p w14:paraId="4D498041" w14:textId="3F544A6A" w:rsidR="007F1122" w:rsidRDefault="007F1122" w:rsidP="002363D4">
      <w:pPr>
        <w:pStyle w:val="Newparagraph"/>
        <w:spacing w:line="360" w:lineRule="auto"/>
        <w:ind w:firstLine="0"/>
        <w:jc w:val="both"/>
        <w:rPr>
          <w:i/>
        </w:rPr>
      </w:pPr>
      <w:r>
        <w:t xml:space="preserve">• </w:t>
      </w:r>
      <w:r w:rsidRPr="007F1122">
        <w:rPr>
          <w:i/>
        </w:rPr>
        <w:t>How did you involve patients</w:t>
      </w:r>
      <w:r>
        <w:rPr>
          <w:i/>
        </w:rPr>
        <w:t>/public</w:t>
      </w:r>
      <w:r w:rsidRPr="007F1122">
        <w:rPr>
          <w:i/>
        </w:rPr>
        <w:t xml:space="preserve"> in the design of this study?</w:t>
      </w:r>
    </w:p>
    <w:p w14:paraId="507A60B7" w14:textId="1D1C5D91" w:rsidR="007F1122" w:rsidRDefault="007F1122" w:rsidP="002363D4">
      <w:pPr>
        <w:pStyle w:val="Newparagraph"/>
        <w:spacing w:after="240" w:line="360" w:lineRule="auto"/>
        <w:ind w:firstLine="0"/>
        <w:jc w:val="both"/>
        <w:rPr>
          <w:rFonts w:ascii="Slack-Lato;appleLogo;sans-serif" w:hAnsi="Slack-Lato;appleLogo;sans-serif"/>
          <w:color w:val="1D1C1D"/>
          <w:sz w:val="23"/>
        </w:rPr>
      </w:pPr>
      <w:r>
        <w:rPr>
          <w:rFonts w:ascii="Slack-Lato;appleLogo;sans-serif" w:hAnsi="Slack-Lato;appleLogo;sans-serif"/>
          <w:color w:val="1D1C1D"/>
          <w:sz w:val="23"/>
          <w:highlight w:val="white"/>
        </w:rPr>
        <w:t>We made an online consultation with a group of 10 managers of IDP camps at the start of the project</w:t>
      </w:r>
      <w:r>
        <w:rPr>
          <w:rFonts w:ascii="Slack-Lato;appleLogo;sans-serif" w:hAnsi="Slack-Lato;appleLogo;sans-serif"/>
          <w:color w:val="1D1C1D"/>
          <w:sz w:val="23"/>
        </w:rPr>
        <w:t>.</w:t>
      </w:r>
    </w:p>
    <w:p w14:paraId="3336AD42" w14:textId="784BBDD3" w:rsidR="007F1122" w:rsidRPr="00F141FB" w:rsidRDefault="007F1122" w:rsidP="002363D4">
      <w:pPr>
        <w:spacing w:line="360" w:lineRule="auto"/>
        <w:jc w:val="both"/>
        <w:rPr>
          <w:i/>
        </w:rPr>
      </w:pPr>
      <w:r w:rsidRPr="00F141FB">
        <w:rPr>
          <w:i/>
        </w:rPr>
        <w:t>• Were patients</w:t>
      </w:r>
      <w:r w:rsidR="00F141FB" w:rsidRPr="00F141FB">
        <w:rPr>
          <w:i/>
        </w:rPr>
        <w:t>/public</w:t>
      </w:r>
      <w:r w:rsidRPr="00F141FB">
        <w:rPr>
          <w:i/>
        </w:rPr>
        <w:t xml:space="preserve"> involved in the recruitment to and conduct of the study?</w:t>
      </w:r>
    </w:p>
    <w:p w14:paraId="7CF05694" w14:textId="0D1C84A7" w:rsidR="00F141FB" w:rsidRDefault="007F1122" w:rsidP="002363D4">
      <w:pPr>
        <w:pStyle w:val="Newparagraph"/>
        <w:spacing w:after="240" w:line="360" w:lineRule="auto"/>
        <w:ind w:firstLine="0"/>
        <w:jc w:val="both"/>
        <w:rPr>
          <w:rFonts w:ascii="Slack-Lato;appleLogo;sans-serif" w:hAnsi="Slack-Lato;appleLogo;sans-serif"/>
          <w:color w:val="1D1C1D"/>
          <w:sz w:val="23"/>
        </w:rPr>
      </w:pPr>
      <w:r>
        <w:t xml:space="preserve">We were in </w:t>
      </w:r>
      <w:r>
        <w:rPr>
          <w:rFonts w:ascii="Slack-Lato;appleLogo;sans-serif" w:hAnsi="Slack-Lato;appleLogo;sans-serif"/>
          <w:color w:val="1D1C1D"/>
          <w:sz w:val="23"/>
          <w:highlight w:val="white"/>
        </w:rPr>
        <w:t>continuous consultations for feasibility of measures with 2 camps managers, one from Idlib governorate, and one from Aleppo governorat</w:t>
      </w:r>
      <w:r>
        <w:rPr>
          <w:rFonts w:ascii="Slack-Lato;appleLogo;sans-serif" w:hAnsi="Slack-Lato;appleLogo;sans-serif"/>
          <w:color w:val="1D1C1D"/>
          <w:sz w:val="23"/>
        </w:rPr>
        <w:t xml:space="preserve">e. We also had continuous talks with </w:t>
      </w:r>
      <w:r>
        <w:rPr>
          <w:rFonts w:ascii="Slack-Lato;appleLogo;sans-serif" w:hAnsi="Slack-Lato;appleLogo;sans-serif"/>
          <w:color w:val="1D1C1D"/>
          <w:sz w:val="23"/>
          <w:highlight w:val="white"/>
        </w:rPr>
        <w:t>the Idlib's Health Directorate.</w:t>
      </w:r>
      <w:r w:rsidR="00F141FB">
        <w:rPr>
          <w:rFonts w:ascii="Slack-Lato;appleLogo;sans-serif" w:hAnsi="Slack-Lato;appleLogo;sans-serif"/>
          <w:color w:val="1D1C1D"/>
          <w:sz w:val="23"/>
        </w:rPr>
        <w:t xml:space="preserve"> We </w:t>
      </w:r>
      <w:r w:rsidR="00F141FB">
        <w:rPr>
          <w:rFonts w:ascii="Slack-Lato;appleLogo;sans-serif" w:hAnsi="Slack-Lato;appleLogo;sans-serif"/>
          <w:color w:val="1D1C1D"/>
          <w:sz w:val="23"/>
          <w:highlight w:val="white"/>
        </w:rPr>
        <w:t>were in</w:t>
      </w:r>
      <w:r w:rsidR="0052731D">
        <w:rPr>
          <w:rFonts w:ascii="Slack-Lato;appleLogo;sans-serif" w:hAnsi="Slack-Lato;appleLogo;sans-serif"/>
          <w:color w:val="1D1C1D"/>
          <w:sz w:val="23"/>
          <w:highlight w:val="white"/>
        </w:rPr>
        <w:t xml:space="preserve"> consultation with the team of Health M</w:t>
      </w:r>
      <w:r w:rsidR="00F141FB">
        <w:rPr>
          <w:rFonts w:ascii="Slack-Lato;appleLogo;sans-serif" w:hAnsi="Slack-Lato;appleLogo;sans-serif"/>
          <w:color w:val="1D1C1D"/>
          <w:sz w:val="23"/>
          <w:highlight w:val="white"/>
        </w:rPr>
        <w:t>inistry of the Syria</w:t>
      </w:r>
      <w:r w:rsidR="0052731D">
        <w:rPr>
          <w:rFonts w:ascii="Slack-Lato;appleLogo;sans-serif" w:hAnsi="Slack-Lato;appleLogo;sans-serif"/>
          <w:color w:val="1D1C1D"/>
          <w:sz w:val="23"/>
          <w:highlight w:val="white"/>
        </w:rPr>
        <w:t>n Interim Government, and the "National Response T</w:t>
      </w:r>
      <w:r w:rsidR="00F141FB">
        <w:rPr>
          <w:rFonts w:ascii="Slack-Lato;appleLogo;sans-serif" w:hAnsi="Slack-Lato;appleLogo;sans-serif"/>
          <w:color w:val="1D1C1D"/>
          <w:sz w:val="23"/>
          <w:highlight w:val="white"/>
        </w:rPr>
        <w:t>eam for Covid-19" that i</w:t>
      </w:r>
      <w:r w:rsidR="0052731D">
        <w:rPr>
          <w:rFonts w:ascii="Slack-Lato;appleLogo;sans-serif" w:hAnsi="Slack-Lato;appleLogo;sans-serif"/>
          <w:color w:val="1D1C1D"/>
          <w:sz w:val="23"/>
          <w:highlight w:val="white"/>
        </w:rPr>
        <w:t>s under the supervision of the Health M</w:t>
      </w:r>
      <w:r w:rsidR="00F141FB">
        <w:rPr>
          <w:rFonts w:ascii="Slack-Lato;appleLogo;sans-serif" w:hAnsi="Slack-Lato;appleLogo;sans-serif"/>
          <w:color w:val="1D1C1D"/>
          <w:sz w:val="23"/>
          <w:highlight w:val="white"/>
        </w:rPr>
        <w:t>inistry.</w:t>
      </w:r>
    </w:p>
    <w:p w14:paraId="0D592778" w14:textId="1532EE3F" w:rsidR="007F1122" w:rsidRDefault="00F141FB" w:rsidP="002363D4">
      <w:pPr>
        <w:pStyle w:val="Newparagraph"/>
        <w:spacing w:after="240" w:line="360" w:lineRule="auto"/>
        <w:ind w:firstLine="0"/>
        <w:jc w:val="both"/>
      </w:pPr>
      <w:r w:rsidRPr="00F141FB">
        <w:rPr>
          <w:i/>
        </w:rPr>
        <w:lastRenderedPageBreak/>
        <w:t>• How will the results be disseminated to study participants?</w:t>
      </w:r>
      <w:r w:rsidRPr="00F141FB">
        <w:rPr>
          <w:i/>
        </w:rPr>
        <w:br/>
      </w:r>
      <w:r>
        <w:t>The results were disseminated to camp managers with direct conversations, and a Policy Report was created for stakeholders in the region. Some didactic materials were created and disseminated throug</w:t>
      </w:r>
      <w:r w:rsidR="0052731D">
        <w:t>h the Pax Syriana’s local partners</w:t>
      </w:r>
      <w:r>
        <w:t>.</w:t>
      </w:r>
    </w:p>
    <w:p w14:paraId="413373EC" w14:textId="77777777" w:rsidR="00F141FB" w:rsidRPr="009E3B82" w:rsidRDefault="00F141FB" w:rsidP="002363D4">
      <w:pPr>
        <w:spacing w:line="360" w:lineRule="auto"/>
        <w:jc w:val="both"/>
        <w:rPr>
          <w:i/>
          <w:iCs/>
        </w:rPr>
      </w:pPr>
      <w:r>
        <w:t xml:space="preserve">• </w:t>
      </w:r>
      <w:r w:rsidRPr="009E3B82">
        <w:rPr>
          <w:i/>
          <w:iCs/>
        </w:rPr>
        <w:t>For randomised controlled trials, was the burden of the intervention assessed by patients themselves?</w:t>
      </w:r>
    </w:p>
    <w:p w14:paraId="6DF2EC10" w14:textId="784DCA5F" w:rsidR="00F141FB" w:rsidRDefault="00F141FB" w:rsidP="002363D4">
      <w:pPr>
        <w:spacing w:line="360" w:lineRule="auto"/>
        <w:jc w:val="both"/>
      </w:pPr>
      <w:r>
        <w:t>Not applicable.</w:t>
      </w:r>
    </w:p>
    <w:p w14:paraId="13154C83" w14:textId="1519E776" w:rsidR="00D76577" w:rsidRPr="003E2D9D" w:rsidRDefault="00F141FB" w:rsidP="002363D4">
      <w:pPr>
        <w:pStyle w:val="Heading2"/>
        <w:rPr>
          <w:i w:val="0"/>
          <w:iCs w:val="0"/>
          <w:lang w:eastAsia="en-US"/>
        </w:rPr>
      </w:pPr>
      <w:r>
        <w:rPr>
          <w:i w:val="0"/>
          <w:iCs w:val="0"/>
          <w:lang w:eastAsia="en-US"/>
        </w:rPr>
        <w:t>C</w:t>
      </w:r>
      <w:r w:rsidR="00D76577" w:rsidRPr="003E2D9D">
        <w:rPr>
          <w:i w:val="0"/>
          <w:iCs w:val="0"/>
          <w:lang w:eastAsia="en-US"/>
        </w:rPr>
        <w:t>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3D15D3" w:rsidRDefault="00DF7913" w:rsidP="00D76577">
      <w:pPr>
        <w:pStyle w:val="Heading2"/>
        <w:rPr>
          <w:i w:val="0"/>
          <w:iCs w:val="0"/>
          <w:lang w:eastAsia="en-US"/>
        </w:rPr>
      </w:pPr>
      <w:r w:rsidRPr="003D15D3">
        <w:rPr>
          <w:i w:val="0"/>
          <w:iCs w:val="0"/>
          <w:lang w:eastAsia="en-US"/>
        </w:rPr>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url </w:t>
      </w:r>
      <w:hyperlink r:id="rId8" w:history="1">
        <w:r w:rsidRPr="004C2E66">
          <w:rPr>
            <w:rStyle w:val="Hyperlink"/>
            <w:lang w:eastAsia="en-US"/>
          </w:rPr>
          <w:t>https://github.com/crowdfightcovid19/req-550-Syria</w:t>
        </w:r>
      </w:hyperlink>
    </w:p>
    <w:p w14:paraId="10870DB1" w14:textId="14174EA9" w:rsidR="00DF7913" w:rsidRPr="003D15D3" w:rsidRDefault="00DF7913" w:rsidP="00DF7913">
      <w:pPr>
        <w:pStyle w:val="Heading2"/>
        <w:rPr>
          <w:i w:val="0"/>
          <w:iCs w:val="0"/>
          <w:lang w:eastAsia="en-US"/>
        </w:rPr>
      </w:pPr>
      <w:r w:rsidRPr="003D15D3">
        <w:rPr>
          <w:i w:val="0"/>
          <w:iCs w:val="0"/>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url </w:t>
      </w:r>
      <w:hyperlink r:id="rId9" w:history="1">
        <w:r w:rsidRPr="004C2E66">
          <w:rPr>
            <w:rStyle w:val="Hyperlink"/>
            <w:lang w:eastAsia="en-US"/>
          </w:rPr>
          <w:t>https://github.com/crowdfightcovid19/req-550-Syria</w:t>
        </w:r>
      </w:hyperlink>
    </w:p>
    <w:p w14:paraId="09B4E8B6" w14:textId="030CA8D0" w:rsidR="0085752B" w:rsidRPr="00FD0A26" w:rsidRDefault="0085752B" w:rsidP="0085752B">
      <w:pPr>
        <w:pStyle w:val="Heading2"/>
        <w:rPr>
          <w:i w:val="0"/>
          <w:iCs w:val="0"/>
          <w:lang w:eastAsia="en-US"/>
        </w:rPr>
      </w:pPr>
      <w:r w:rsidRPr="00FD0A26">
        <w:rPr>
          <w:i w:val="0"/>
          <w:iCs w:val="0"/>
          <w:lang w:eastAsia="en-US"/>
        </w:rPr>
        <w:t>Authors' contributions</w:t>
      </w:r>
    </w:p>
    <w:p w14:paraId="5FFAB658" w14:textId="1F561D47"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w:t>
      </w:r>
      <w:r w:rsidR="00EE204F">
        <w:rPr>
          <w:lang w:eastAsia="en-US"/>
        </w:rPr>
        <w:t>:</w:t>
      </w:r>
      <w:r w:rsidRPr="004C2E66">
        <w:rPr>
          <w:lang w:eastAsia="en-US"/>
        </w:rPr>
        <w:t xml:space="preserve">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C21296" w:rsidRDefault="00573D52" w:rsidP="00573D52">
      <w:pPr>
        <w:pStyle w:val="Heading1"/>
        <w:rPr>
          <w:caps/>
          <w:lang w:val="en-US" w:eastAsia="en-US"/>
        </w:rPr>
      </w:pPr>
      <w:r w:rsidRPr="00C21296">
        <w:rPr>
          <w:caps/>
          <w:lang w:val="en-US" w:eastAsia="en-US"/>
        </w:rPr>
        <w:t>References</w:t>
      </w:r>
    </w:p>
    <w:p w14:paraId="65F76B14" w14:textId="77777777" w:rsidR="009223BB" w:rsidRPr="009223BB" w:rsidRDefault="00123F7C" w:rsidP="009223BB">
      <w:pPr>
        <w:pStyle w:val="EndNoteBibliography"/>
      </w:pPr>
      <w:r>
        <w:fldChar w:fldCharType="begin"/>
      </w:r>
      <w:r>
        <w:instrText xml:space="preserve"> ADDIN EN.REFLIST </w:instrText>
      </w:r>
      <w:r>
        <w:fldChar w:fldCharType="separate"/>
      </w:r>
      <w:r w:rsidR="009223BB" w:rsidRPr="009223BB">
        <w:t>1.</w:t>
      </w:r>
      <w:r w:rsidR="009223BB" w:rsidRPr="009223BB">
        <w:tab/>
        <w:t xml:space="preserve">San Lau L, Samari G, Moresky RT, et al. COVID-19 in humanitarian settings and lessons learned from past epidemics. </w:t>
      </w:r>
      <w:r w:rsidR="009223BB" w:rsidRPr="009223BB">
        <w:rPr>
          <w:i/>
        </w:rPr>
        <w:t>Nature Medicine</w:t>
      </w:r>
      <w:r w:rsidR="009223BB" w:rsidRPr="009223BB">
        <w:t xml:space="preserve">. 2020;26(5):647-648. </w:t>
      </w:r>
    </w:p>
    <w:p w14:paraId="48EED133" w14:textId="77777777" w:rsidR="009223BB" w:rsidRPr="009223BB" w:rsidRDefault="009223BB" w:rsidP="009223BB">
      <w:pPr>
        <w:pStyle w:val="EndNoteBibliography"/>
      </w:pPr>
      <w:r w:rsidRPr="009223BB">
        <w:t>2.</w:t>
      </w:r>
      <w:r w:rsidRPr="009223BB">
        <w:tab/>
        <w:t xml:space="preserve">Abbas M, Aloudat T, Bartolomei J, et al. Migrant and refugee populations: a public health and policy perspective on a continuing global crisis. </w:t>
      </w:r>
      <w:r w:rsidRPr="009223BB">
        <w:rPr>
          <w:i/>
        </w:rPr>
        <w:t>Antimicrob Resist Infect Control</w:t>
      </w:r>
      <w:r w:rsidRPr="009223BB">
        <w:t>. 2018;7:113. doi:10.1186/s13756-018-0403-4</w:t>
      </w:r>
    </w:p>
    <w:p w14:paraId="69AE0B43" w14:textId="77777777" w:rsidR="009223BB" w:rsidRPr="009223BB" w:rsidRDefault="009223BB" w:rsidP="009223BB">
      <w:pPr>
        <w:pStyle w:val="EndNoteBibliography"/>
      </w:pPr>
      <w:r w:rsidRPr="009223BB">
        <w:t>3.</w:t>
      </w:r>
      <w:r w:rsidRPr="009223BB">
        <w:tab/>
        <w:t xml:space="preserve">Hill PS, Mansoor GF, Claudio F. Conflict in least-developed countries: challenging the Millennium Development Goals. </w:t>
      </w:r>
      <w:r w:rsidRPr="009223BB">
        <w:rPr>
          <w:i/>
        </w:rPr>
        <w:t>Bull World Health Organ</w:t>
      </w:r>
      <w:r w:rsidRPr="009223BB">
        <w:t>. Aug 2010;88(8):562. doi:10.2471/BLT.09.071365</w:t>
      </w:r>
    </w:p>
    <w:p w14:paraId="77C3C30F" w14:textId="77777777" w:rsidR="009223BB" w:rsidRPr="009223BB" w:rsidRDefault="009223BB" w:rsidP="009223BB">
      <w:pPr>
        <w:pStyle w:val="EndNoteBibliography"/>
      </w:pPr>
      <w:r w:rsidRPr="009223BB">
        <w:lastRenderedPageBreak/>
        <w:t>4.</w:t>
      </w:r>
      <w:r w:rsidRPr="009223BB">
        <w:tab/>
        <w:t xml:space="preserve">Sahloul MZ, Monla-Hassan J, Sankari A, et al. War is the Enemy of Health. Pulmonary, Critical Care, and Sleep Medicine in War-Torn Syria. </w:t>
      </w:r>
      <w:r w:rsidRPr="009223BB">
        <w:rPr>
          <w:i/>
        </w:rPr>
        <w:t>Ann Am Thorac Soc</w:t>
      </w:r>
      <w:r w:rsidRPr="009223BB">
        <w:t>. Feb 2016;13(2):147-55. doi:10.1513/AnnalsATS.201510-661PS</w:t>
      </w:r>
    </w:p>
    <w:p w14:paraId="3E506674" w14:textId="77777777" w:rsidR="009223BB" w:rsidRPr="009223BB" w:rsidRDefault="009223BB" w:rsidP="009223BB">
      <w:pPr>
        <w:pStyle w:val="EndNoteBibliography"/>
      </w:pPr>
      <w:r w:rsidRPr="009223BB">
        <w:t>5.</w:t>
      </w:r>
      <w:r w:rsidRPr="009223BB">
        <w:tab/>
        <w:t xml:space="preserve">Sikder M, Daraz U, Lantagne D, Saltori R. Water, sanitation, and hygiene access in southern Syria: analysis of survey data and recommendations for response. </w:t>
      </w:r>
      <w:r w:rsidRPr="009223BB">
        <w:rPr>
          <w:i/>
        </w:rPr>
        <w:t>Confl Health</w:t>
      </w:r>
      <w:r w:rsidRPr="009223BB">
        <w:t>. 2018;12:17. doi:10.1186/s13031-018-0151-3</w:t>
      </w:r>
    </w:p>
    <w:p w14:paraId="4596FC7C" w14:textId="77777777" w:rsidR="009223BB" w:rsidRPr="009223BB" w:rsidRDefault="009223BB" w:rsidP="009223BB">
      <w:pPr>
        <w:pStyle w:val="EndNoteBibliography"/>
      </w:pPr>
      <w:r w:rsidRPr="009223BB">
        <w:t>6.</w:t>
      </w:r>
      <w:r w:rsidRPr="009223BB">
        <w:tab/>
        <w:t xml:space="preserve">Wilkinson A. Local response in health emergencies: key considerations for addressing the COVID-19 pandemic in informal urban settlements. </w:t>
      </w:r>
      <w:r w:rsidRPr="009223BB">
        <w:rPr>
          <w:i/>
        </w:rPr>
        <w:t>Environment and urbanization</w:t>
      </w:r>
      <w:r w:rsidRPr="009223BB">
        <w:t xml:space="preserve">. 2020;32(2):503-522. </w:t>
      </w:r>
    </w:p>
    <w:p w14:paraId="42778FCB" w14:textId="77777777" w:rsidR="009223BB" w:rsidRPr="009223BB" w:rsidRDefault="009223BB" w:rsidP="009223BB">
      <w:pPr>
        <w:pStyle w:val="EndNoteBibliography"/>
      </w:pPr>
      <w:r w:rsidRPr="009223BB">
        <w:t>7.</w:t>
      </w:r>
      <w:r w:rsidRPr="009223BB">
        <w:tab/>
        <w:t xml:space="preserve">Health Information Central Unit and Health Directorates. Capacity of health sector in North of Syria, mar  2020 Accessed 2020-08-18, </w:t>
      </w:r>
    </w:p>
    <w:p w14:paraId="7308CA1E" w14:textId="132E4516" w:rsidR="009223BB" w:rsidRPr="009223BB" w:rsidRDefault="009223BB" w:rsidP="009223BB">
      <w:pPr>
        <w:pStyle w:val="EndNoteBibliography"/>
      </w:pPr>
      <w:r w:rsidRPr="009223BB">
        <w:t>8.</w:t>
      </w:r>
      <w:r w:rsidRPr="009223BB">
        <w:tab/>
        <w:t xml:space="preserve">United Nations Office for the Coordination of Humanitarian Affairs. Recent developments  in Northwest Syria. Situation Report No. 21 - as of 20 october 2020. Accessed 2020-11-13, </w:t>
      </w:r>
      <w:hyperlink r:id="rId10" w:history="1">
        <w:r w:rsidRPr="009223BB">
          <w:rPr>
            <w:rStyle w:val="Hyperlink"/>
          </w:rPr>
          <w:t>https://www.humanitarianresponse.info/en/operations/stima/document/situation-report-21-recentdevelopments-northwest-syria-20-october-2020s</w:t>
        </w:r>
      </w:hyperlink>
    </w:p>
    <w:p w14:paraId="3F895DC4" w14:textId="18E231BD" w:rsidR="009223BB" w:rsidRPr="009223BB" w:rsidRDefault="009223BB" w:rsidP="009223BB">
      <w:pPr>
        <w:pStyle w:val="EndNoteBibliography"/>
      </w:pPr>
      <w:r w:rsidRPr="009223BB">
        <w:t>9.</w:t>
      </w:r>
      <w:r w:rsidRPr="009223BB">
        <w:tab/>
        <w:t>REACH initiative. Syria: Camps &amp; sites needs assessment - Northwest Syria sub-district profiles &amp; comparative  dashboard, January - February 2020 </w:t>
      </w:r>
      <w:hyperlink r:id="rId11" w:history="1">
        <w:r w:rsidRPr="009223BB">
          <w:rPr>
            <w:rStyle w:val="Hyperlink"/>
          </w:rPr>
          <w:t>https://reliefweb.int/report/syrian-arab-republic/syriacamps-</w:t>
        </w:r>
      </w:hyperlink>
      <w:r w:rsidRPr="009223BB">
        <w:t xml:space="preserve"> sites-needs-assessment-northwest-syria-sub-district-profiles.</w:t>
      </w:r>
    </w:p>
    <w:p w14:paraId="2A63522A" w14:textId="77777777" w:rsidR="009223BB" w:rsidRPr="009223BB" w:rsidRDefault="009223BB" w:rsidP="009223BB">
      <w:pPr>
        <w:pStyle w:val="EndNoteBibliography"/>
      </w:pPr>
      <w:r w:rsidRPr="009223BB">
        <w:t>10.</w:t>
      </w:r>
      <w:r w:rsidRPr="009223BB">
        <w:tab/>
        <w:t xml:space="preserve">Gatto M, Bertuzzo E, Mari L, et al. Spread and dynamics of the COVID-19 epidemic in Italy: Effects of emergency containment measures. </w:t>
      </w:r>
      <w:r w:rsidRPr="009223BB">
        <w:rPr>
          <w:i/>
        </w:rPr>
        <w:t>Proc Natl Acad Sci U S A</w:t>
      </w:r>
      <w:r w:rsidRPr="009223BB">
        <w:t>. 05 2020;117(19):10484-10491. doi:10.1073/pnas.2004978117</w:t>
      </w:r>
    </w:p>
    <w:p w14:paraId="591B0BA0" w14:textId="77777777" w:rsidR="009223BB" w:rsidRPr="009223BB" w:rsidRDefault="009223BB" w:rsidP="009223BB">
      <w:pPr>
        <w:pStyle w:val="EndNoteBibliography"/>
      </w:pPr>
      <w:r w:rsidRPr="009223BB">
        <w:t>11.</w:t>
      </w:r>
      <w:r w:rsidRPr="009223BB">
        <w:tab/>
        <w:t xml:space="preserve">Rhodes T, Lancaster K, Lees S, Parker M. Modelling the pandemic: attuning models to their contexts. </w:t>
      </w:r>
      <w:r w:rsidRPr="009223BB">
        <w:rPr>
          <w:i/>
        </w:rPr>
        <w:t>BMJ Glob Health</w:t>
      </w:r>
      <w:r w:rsidRPr="009223BB">
        <w:t>. 06 2020;5(6)doi:10.1136/bmjgh-2020-002914</w:t>
      </w:r>
    </w:p>
    <w:p w14:paraId="15B44C10" w14:textId="77777777" w:rsidR="009223BB" w:rsidRPr="009223BB" w:rsidRDefault="009223BB" w:rsidP="009223BB">
      <w:pPr>
        <w:pStyle w:val="EndNoteBibliography"/>
      </w:pPr>
      <w:r w:rsidRPr="009223BB">
        <w:t>12.</w:t>
      </w:r>
      <w:r w:rsidRPr="009223BB">
        <w:tab/>
        <w:t xml:space="preserve">van Zandvoort K, Jarvis CI, Pearson CAB, et al. Response strategies for COVID-19 epidemics in African settings: a mathematical modelling study. </w:t>
      </w:r>
      <w:r w:rsidRPr="009223BB">
        <w:rPr>
          <w:i/>
        </w:rPr>
        <w:t>BMC Med</w:t>
      </w:r>
      <w:r w:rsidRPr="009223BB">
        <w:t>. 10 2020;18(1):324. doi:10.1186/s12916-020-01789-2</w:t>
      </w:r>
    </w:p>
    <w:p w14:paraId="46DF52BB" w14:textId="77777777" w:rsidR="009223BB" w:rsidRPr="009223BB" w:rsidRDefault="009223BB" w:rsidP="009223BB">
      <w:pPr>
        <w:pStyle w:val="EndNoteBibliography"/>
      </w:pPr>
      <w:r w:rsidRPr="009223BB">
        <w:t>13.</w:t>
      </w:r>
      <w:r w:rsidRPr="009223BB">
        <w:tab/>
        <w:t xml:space="preserve">Bertuzzo E, Mari L, Pasetto D, et al. The geography of COVID-19 spread in Italy and implications for the relaxation of confinement measures. </w:t>
      </w:r>
      <w:r w:rsidRPr="009223BB">
        <w:rPr>
          <w:i/>
        </w:rPr>
        <w:t>Nature communications</w:t>
      </w:r>
      <w:r w:rsidRPr="009223BB">
        <w:t xml:space="preserve">. 2020;11(1):1-11. </w:t>
      </w:r>
    </w:p>
    <w:p w14:paraId="59DE220C" w14:textId="77777777" w:rsidR="009223BB" w:rsidRPr="009223BB" w:rsidRDefault="009223BB" w:rsidP="009223BB">
      <w:pPr>
        <w:pStyle w:val="EndNoteBibliography"/>
      </w:pPr>
      <w:r w:rsidRPr="009223BB">
        <w:t>14.</w:t>
      </w:r>
      <w:r w:rsidRPr="009223BB">
        <w:tab/>
        <w:t xml:space="preserve">Engbert R, Drepper F. Chance and chaos in population biology—models of recurrent epidemics and food chain dynamics. </w:t>
      </w:r>
      <w:r w:rsidRPr="009223BB">
        <w:rPr>
          <w:i/>
        </w:rPr>
        <w:t>Chaos, Solitons &amp; Fractals</w:t>
      </w:r>
      <w:r w:rsidRPr="009223BB">
        <w:t xml:space="preserve">. 1994;4(7):1147-1169. </w:t>
      </w:r>
    </w:p>
    <w:p w14:paraId="08FD9129" w14:textId="77777777" w:rsidR="009223BB" w:rsidRPr="009223BB" w:rsidRDefault="009223BB" w:rsidP="009223BB">
      <w:pPr>
        <w:pStyle w:val="EndNoteBibliography"/>
      </w:pPr>
      <w:r w:rsidRPr="009223BB">
        <w:t>15.</w:t>
      </w:r>
      <w:r w:rsidRPr="009223BB">
        <w:tab/>
        <w:t xml:space="preserve">Johnson P. adaptivetau: Tau-Leaping Stochastic Simulation, 2019. </w:t>
      </w:r>
      <w:r w:rsidRPr="009223BB">
        <w:rPr>
          <w:i/>
        </w:rPr>
        <w:t>R package version 22-3</w:t>
      </w:r>
      <w:r w:rsidRPr="009223BB">
        <w:t xml:space="preserve">. </w:t>
      </w:r>
    </w:p>
    <w:p w14:paraId="3626CCBB" w14:textId="77777777" w:rsidR="009223BB" w:rsidRPr="009223BB" w:rsidRDefault="009223BB" w:rsidP="009223BB">
      <w:pPr>
        <w:pStyle w:val="EndNoteBibliography"/>
      </w:pPr>
      <w:r w:rsidRPr="009223BB">
        <w:t>16.</w:t>
      </w:r>
      <w:r w:rsidRPr="009223BB">
        <w:tab/>
        <w:t xml:space="preserve">Funk S, Bansal S, Bauch CT, et al. Nine challenges in incorporating the dynamics of behaviour in infectious diseases models. </w:t>
      </w:r>
      <w:r w:rsidRPr="009223BB">
        <w:rPr>
          <w:i/>
        </w:rPr>
        <w:t>Epidemics</w:t>
      </w:r>
      <w:r w:rsidRPr="009223BB">
        <w:t>. Mar 2015;10:21-5. doi:10.1016/j.epidem.2014.09.005</w:t>
      </w:r>
    </w:p>
    <w:p w14:paraId="4D254306" w14:textId="77777777" w:rsidR="009223BB" w:rsidRPr="009223BB" w:rsidRDefault="009223BB" w:rsidP="009223BB">
      <w:pPr>
        <w:pStyle w:val="EndNoteBibliography"/>
      </w:pPr>
      <w:r w:rsidRPr="009223BB">
        <w:t>17.</w:t>
      </w:r>
      <w:r w:rsidRPr="009223BB">
        <w:tab/>
        <w:t xml:space="preserve">Li Q, Guan X, Wu P, et al. Early Transmission Dynamics in Wuhan, China, of Novel Coronavirus-Infected Pneumonia. </w:t>
      </w:r>
      <w:r w:rsidRPr="009223BB">
        <w:rPr>
          <w:i/>
        </w:rPr>
        <w:t>N Engl J Med</w:t>
      </w:r>
      <w:r w:rsidRPr="009223BB">
        <w:t>. 03 2020;382(13):1199-1207. doi:10.1056/NEJMoa2001316</w:t>
      </w:r>
    </w:p>
    <w:p w14:paraId="0C252268" w14:textId="77777777" w:rsidR="009223BB" w:rsidRPr="009223BB" w:rsidRDefault="009223BB" w:rsidP="009223BB">
      <w:pPr>
        <w:pStyle w:val="EndNoteBibliography"/>
      </w:pPr>
      <w:r w:rsidRPr="009223BB">
        <w:t>18.</w:t>
      </w:r>
      <w:r w:rsidRPr="009223BB">
        <w:tab/>
        <w:t xml:space="preserve">He X, Lau EHY, Wu P, et al. Temporal dynamics in viral shedding and transmissibility of COVID-19. </w:t>
      </w:r>
      <w:r w:rsidRPr="009223BB">
        <w:rPr>
          <w:i/>
        </w:rPr>
        <w:t>Nat Med</w:t>
      </w:r>
      <w:r w:rsidRPr="009223BB">
        <w:t>. 05 2020;26(5):672-675. doi:10.1038/s41591-020-0869-5</w:t>
      </w:r>
    </w:p>
    <w:p w14:paraId="11A4BB91" w14:textId="77777777" w:rsidR="009223BB" w:rsidRPr="009223BB" w:rsidRDefault="009223BB" w:rsidP="009223BB">
      <w:pPr>
        <w:pStyle w:val="EndNoteBibliography"/>
      </w:pPr>
      <w:r w:rsidRPr="009223BB">
        <w:t>19.</w:t>
      </w:r>
      <w:r w:rsidRPr="009223BB">
        <w:tab/>
        <w:t xml:space="preserve">Ashcroft P, Huisman JS, Lehtinen S, et al. COVID-19 infectivity profile correction. </w:t>
      </w:r>
      <w:r w:rsidRPr="009223BB">
        <w:rPr>
          <w:i/>
        </w:rPr>
        <w:t>Swiss Med Wkly</w:t>
      </w:r>
      <w:r w:rsidRPr="009223BB">
        <w:t>. 07 2020;150:w20336. doi:10.4414/smw.2020.20336</w:t>
      </w:r>
    </w:p>
    <w:p w14:paraId="0ED8C3A8" w14:textId="77777777" w:rsidR="009223BB" w:rsidRPr="009223BB" w:rsidRDefault="009223BB" w:rsidP="009223BB">
      <w:pPr>
        <w:pStyle w:val="EndNoteBibliography"/>
      </w:pPr>
      <w:r w:rsidRPr="009223BB">
        <w:t>20.</w:t>
      </w:r>
      <w:r w:rsidRPr="009223BB">
        <w:tab/>
        <w:t xml:space="preserve">Wölfel R, Corman VM, Guggemos W, et al. Virological assessment of hospitalized patients with COVID-2019. </w:t>
      </w:r>
      <w:r w:rsidRPr="009223BB">
        <w:rPr>
          <w:i/>
        </w:rPr>
        <w:t>Nature</w:t>
      </w:r>
      <w:r w:rsidRPr="009223BB">
        <w:t xml:space="preserve">. 2020;581(7809):465-469. </w:t>
      </w:r>
    </w:p>
    <w:p w14:paraId="2D49AE92" w14:textId="77777777" w:rsidR="009223BB" w:rsidRPr="009223BB" w:rsidRDefault="009223BB" w:rsidP="009223BB">
      <w:pPr>
        <w:pStyle w:val="EndNoteBibliography"/>
      </w:pPr>
      <w:r w:rsidRPr="009223BB">
        <w:t>21.</w:t>
      </w:r>
      <w:r w:rsidRPr="009223BB">
        <w:tab/>
        <w:t xml:space="preserve">Wang D, Hu B, Hu C, et al. Clinical Characteristics of 138 Hospitalized Patients With 2019 Novel Coronavirus-Infected Pneumonia in Wuhan, China. </w:t>
      </w:r>
      <w:r w:rsidRPr="009223BB">
        <w:rPr>
          <w:i/>
        </w:rPr>
        <w:t>JAMA</w:t>
      </w:r>
      <w:r w:rsidRPr="009223BB">
        <w:t>. 03 2020;323(11):1061-1069. doi:10.1001/jama.2020.1585</w:t>
      </w:r>
    </w:p>
    <w:p w14:paraId="01AD0AAE" w14:textId="77777777" w:rsidR="009223BB" w:rsidRPr="009223BB" w:rsidRDefault="009223BB" w:rsidP="009223BB">
      <w:pPr>
        <w:pStyle w:val="EndNoteBibliography"/>
      </w:pPr>
      <w:r w:rsidRPr="009223BB">
        <w:lastRenderedPageBreak/>
        <w:t>22.</w:t>
      </w:r>
      <w:r w:rsidRPr="009223BB">
        <w:tab/>
        <w:t xml:space="preserve">Byambasuren O, Cardona M, Bell K, Clark J, McLaws M-L, Glasziou P. Estimating the extent of asymptomatic COVID-19 and its potential for community transmission: systematic review and meta-analysis. </w:t>
      </w:r>
      <w:r w:rsidRPr="009223BB">
        <w:rPr>
          <w:i/>
        </w:rPr>
        <w:t>Official Journal of the Association of Medical Microbiology and Infectious Disease Canada</w:t>
      </w:r>
      <w:r w:rsidRPr="009223BB">
        <w:t xml:space="preserve">. 2020;5(4):223-234. </w:t>
      </w:r>
    </w:p>
    <w:p w14:paraId="10B2B93E" w14:textId="77777777" w:rsidR="009223BB" w:rsidRPr="009223BB" w:rsidRDefault="009223BB" w:rsidP="009223BB">
      <w:pPr>
        <w:pStyle w:val="EndNoteBibliography"/>
      </w:pPr>
      <w:r w:rsidRPr="009223BB">
        <w:t>23.</w:t>
      </w:r>
      <w:r w:rsidRPr="009223BB">
        <w:tab/>
        <w:t xml:space="preserve">Assistance Coordinator Unit. The Syrian IDP camps monitoring study - Northern Syria camps - Humanitarian </w:t>
      </w:r>
    </w:p>
    <w:p w14:paraId="4E1BDC59" w14:textId="734D4AF5" w:rsidR="009223BB" w:rsidRPr="009223BB" w:rsidRDefault="009223BB" w:rsidP="009223BB">
      <w:pPr>
        <w:pStyle w:val="EndNoteBibliography"/>
      </w:pPr>
      <w:r w:rsidRPr="009223BB">
        <w:t xml:space="preserve"> Data Exchange. </w:t>
      </w:r>
      <w:hyperlink r:id="rId12" w:history="1">
        <w:r w:rsidRPr="009223BB">
          <w:rPr>
            <w:rStyle w:val="Hyperlink"/>
          </w:rPr>
          <w:t>https://data.humdata.org/dataset/idp-camps-monitoring-november-of-2018</w:t>
        </w:r>
      </w:hyperlink>
    </w:p>
    <w:p w14:paraId="75642F81" w14:textId="77777777" w:rsidR="009223BB" w:rsidRPr="009223BB" w:rsidRDefault="009223BB" w:rsidP="009223BB">
      <w:pPr>
        <w:pStyle w:val="EndNoteBibliography"/>
      </w:pPr>
      <w:r w:rsidRPr="009223BB">
        <w:t>24.</w:t>
      </w:r>
      <w:r w:rsidRPr="009223BB">
        <w:tab/>
        <w:t xml:space="preserve">Calvot T, Merat C. Hidden victims of the Syrian crisis: disabled, injured and older refugees. </w:t>
      </w:r>
      <w:r w:rsidRPr="009223BB">
        <w:rPr>
          <w:i/>
        </w:rPr>
        <w:t>London: HelpAge International and Handicap International</w:t>
      </w:r>
      <w:r w:rsidRPr="009223BB">
        <w:t>. 2014;</w:t>
      </w:r>
    </w:p>
    <w:p w14:paraId="75D96525" w14:textId="77777777" w:rsidR="009223BB" w:rsidRPr="009223BB" w:rsidRDefault="009223BB" w:rsidP="009223BB">
      <w:pPr>
        <w:pStyle w:val="EndNoteBibliography"/>
      </w:pPr>
      <w:r w:rsidRPr="009223BB">
        <w:t>25.</w:t>
      </w:r>
      <w:r w:rsidRPr="009223BB">
        <w:tab/>
        <w:t>Oyinlola MA, Osayomi T, Adeniyi O. Empirical Modelling of Confirmed Covid-19 Cases in Nigeria: Forecasts and Implications. 2020;</w:t>
      </w:r>
    </w:p>
    <w:p w14:paraId="67E877FE" w14:textId="77777777" w:rsidR="009223BB" w:rsidRPr="009223BB" w:rsidRDefault="009223BB" w:rsidP="009223BB">
      <w:pPr>
        <w:pStyle w:val="EndNoteBibliography"/>
      </w:pPr>
      <w:r w:rsidRPr="009223BB">
        <w:t>26.</w:t>
      </w:r>
      <w:r w:rsidRPr="009223BB">
        <w:tab/>
        <w:t xml:space="preserve">Santos JE, Carcione JM, Savioli GB, Gauzellino PM, Ravecca A. A numerical simulation of the COVID-19 epidemic in Argentina using the SEIR model. </w:t>
      </w:r>
      <w:r w:rsidRPr="009223BB">
        <w:rPr>
          <w:i/>
        </w:rPr>
        <w:t>arXiv preprint arXiv:200506297</w:t>
      </w:r>
      <w:r w:rsidRPr="009223BB">
        <w:t>. 2020;</w:t>
      </w:r>
    </w:p>
    <w:p w14:paraId="3F73C37E" w14:textId="77777777" w:rsidR="009223BB" w:rsidRPr="009223BB" w:rsidRDefault="009223BB" w:rsidP="009223BB">
      <w:pPr>
        <w:pStyle w:val="EndNoteBibliography"/>
      </w:pPr>
      <w:r w:rsidRPr="009223BB">
        <w:t>27.</w:t>
      </w:r>
      <w:r w:rsidRPr="009223BB">
        <w:tab/>
        <w:t xml:space="preserve">Truelove S, Abrahim O, Altare C, et al. The potential impact of COVID-19 in refugee camps in Bangladesh and beyond:  A modeling study. </w:t>
      </w:r>
      <w:r w:rsidRPr="009223BB">
        <w:rPr>
          <w:i/>
        </w:rPr>
        <w:t>PLoS Med</w:t>
      </w:r>
      <w:r w:rsidRPr="009223BB">
        <w:t>. 06 2020;17(6):e1003144. doi:10.1371/journal.pmed.1003144</w:t>
      </w:r>
    </w:p>
    <w:p w14:paraId="37D4FF53" w14:textId="096B7836" w:rsidR="009223BB" w:rsidRPr="009223BB" w:rsidRDefault="009223BB" w:rsidP="009223BB">
      <w:pPr>
        <w:pStyle w:val="EndNoteBibliography"/>
      </w:pPr>
      <w:r w:rsidRPr="009223BB">
        <w:t>28.</w:t>
      </w:r>
      <w:r w:rsidRPr="009223BB">
        <w:tab/>
        <w:t xml:space="preserve">REACH initiative. North West Syria situation overview, (16 march 2020). </w:t>
      </w:r>
      <w:hyperlink r:id="rId13" w:history="1">
        <w:r w:rsidRPr="009223BB">
          <w:rPr>
            <w:rStyle w:val="Hyperlink"/>
          </w:rPr>
          <w:t>https://www.impactrepository</w:t>
        </w:r>
      </w:hyperlink>
      <w:r w:rsidRPr="009223BB">
        <w:t>. org/document/reach/0169bf6a/REACH SYR Situation-Overview Northwest-Syria 16-March-2020-1.pdf.</w:t>
      </w:r>
    </w:p>
    <w:p w14:paraId="5214961A" w14:textId="0365975E" w:rsidR="009223BB" w:rsidRPr="009223BB" w:rsidRDefault="009223BB" w:rsidP="009223BB">
      <w:pPr>
        <w:pStyle w:val="EndNoteBibliography"/>
      </w:pPr>
      <w:r w:rsidRPr="009223BB">
        <w:t>29.</w:t>
      </w:r>
      <w:r w:rsidRPr="009223BB">
        <w:tab/>
        <w:t xml:space="preserve">United Nations Office for the Coordination of Humanitarian Affairs. Recent developments in Northwest Syria. S ituation report no. 19 - as of 21 august 2020. . Accessed 2020-08-24, </w:t>
      </w:r>
      <w:hyperlink r:id="rId14" w:history="1">
        <w:r w:rsidRPr="009223BB">
          <w:rPr>
            <w:rStyle w:val="Hyperlink"/>
          </w:rPr>
          <w:t>https://reliefweb.int/report/syrian-arab-republic/recentdevelopments-</w:t>
        </w:r>
      </w:hyperlink>
      <w:r w:rsidRPr="009223BB">
        <w:t xml:space="preserve"> northwest-syria-situation-report-no-19-21-august.</w:t>
      </w:r>
    </w:p>
    <w:p w14:paraId="7A8CD0A3" w14:textId="77777777" w:rsidR="009223BB" w:rsidRPr="009223BB" w:rsidRDefault="009223BB" w:rsidP="009223BB">
      <w:pPr>
        <w:pStyle w:val="EndNoteBibliography"/>
      </w:pPr>
      <w:r w:rsidRPr="009223BB">
        <w:t>30.</w:t>
      </w:r>
      <w:r w:rsidRPr="009223BB">
        <w:tab/>
        <w:t xml:space="preserve">Hariri M, Rihawi H, Safadi S, McGlasson MA, Obaid W. The Covid-19 Forecast in Northwest Syria the Imperative of Global Action to Avoid Catastrophe. </w:t>
      </w:r>
      <w:r w:rsidRPr="009223BB">
        <w:rPr>
          <w:i/>
        </w:rPr>
        <w:t>medRxiv</w:t>
      </w:r>
      <w:r w:rsidRPr="009223BB">
        <w:t>. 2020;</w:t>
      </w:r>
    </w:p>
    <w:p w14:paraId="6305CEFF" w14:textId="77777777" w:rsidR="009223BB" w:rsidRPr="009223BB" w:rsidRDefault="009223BB" w:rsidP="009223BB">
      <w:pPr>
        <w:pStyle w:val="EndNoteBibliography"/>
      </w:pPr>
      <w:r w:rsidRPr="009223BB">
        <w:t>31.</w:t>
      </w:r>
      <w:r w:rsidRPr="009223BB">
        <w:tab/>
        <w:t xml:space="preserve">Dong Y, Mo X, Hu Y, et al. Epidemiological characteristics of 2143 pediatric patients with 2019 coronavirus disease in China. </w:t>
      </w:r>
      <w:r w:rsidRPr="009223BB">
        <w:rPr>
          <w:i/>
        </w:rPr>
        <w:t>Pediatrics</w:t>
      </w:r>
      <w:r w:rsidRPr="009223BB">
        <w:t xml:space="preserve">. 2020;145(6):e20200702. </w:t>
      </w:r>
    </w:p>
    <w:p w14:paraId="3CE787DC" w14:textId="77777777" w:rsidR="009223BB" w:rsidRPr="009223BB" w:rsidRDefault="009223BB" w:rsidP="009223BB">
      <w:pPr>
        <w:pStyle w:val="EndNoteBibliography"/>
      </w:pPr>
      <w:r w:rsidRPr="009223BB">
        <w:t>32.</w:t>
      </w:r>
      <w:r w:rsidRPr="009223BB">
        <w:tab/>
        <w:t xml:space="preserve">Team CC-R, Chow N, Fleming-Dutra K, et al. Preliminary estimates of the prevalence of selected underlying health conditions among patients with coronavirus disease 2019—United States, February 12–March 28, 2020. </w:t>
      </w:r>
      <w:r w:rsidRPr="009223BB">
        <w:rPr>
          <w:i/>
        </w:rPr>
        <w:t>Morbidity and Mortality Weekly Report</w:t>
      </w:r>
      <w:r w:rsidRPr="009223BB">
        <w:t xml:space="preserve">. 2020;69(13):382-386. </w:t>
      </w:r>
    </w:p>
    <w:p w14:paraId="5C529B4E" w14:textId="77777777" w:rsidR="009223BB" w:rsidRPr="009223BB" w:rsidRDefault="009223BB" w:rsidP="009223BB">
      <w:pPr>
        <w:pStyle w:val="EndNoteBibliography"/>
      </w:pPr>
      <w:r w:rsidRPr="009223BB">
        <w:t>33.</w:t>
      </w:r>
      <w:r w:rsidRPr="009223BB">
        <w:tab/>
        <w:t xml:space="preserve">Shapiro SS, Wilk MB. An analysis of variance test for normality (complete samples). </w:t>
      </w:r>
      <w:r w:rsidRPr="009223BB">
        <w:rPr>
          <w:i/>
        </w:rPr>
        <w:t>Biometrika</w:t>
      </w:r>
      <w:r w:rsidRPr="009223BB">
        <w:t xml:space="preserve">. 1965;52(3/4):591-611. </w:t>
      </w:r>
    </w:p>
    <w:p w14:paraId="399B78CA" w14:textId="77777777" w:rsidR="009223BB" w:rsidRPr="009223BB" w:rsidRDefault="009223BB" w:rsidP="009223BB">
      <w:pPr>
        <w:pStyle w:val="EndNoteBibliography"/>
      </w:pPr>
      <w:r w:rsidRPr="009223BB">
        <w:t>34.</w:t>
      </w:r>
      <w:r w:rsidRPr="009223BB">
        <w:tab/>
        <w:t xml:space="preserve">Conover WJ, Iman RL. </w:t>
      </w:r>
      <w:r w:rsidRPr="009223BB">
        <w:rPr>
          <w:i/>
        </w:rPr>
        <w:t>On multiple-comparisons procedures</w:t>
      </w:r>
      <w:r w:rsidRPr="009223BB">
        <w:t xml:space="preserve">. 1979. </w:t>
      </w:r>
    </w:p>
    <w:p w14:paraId="6C72C6D3" w14:textId="77777777" w:rsidR="009223BB" w:rsidRPr="009223BB" w:rsidRDefault="009223BB" w:rsidP="009223BB">
      <w:pPr>
        <w:pStyle w:val="EndNoteBibliography"/>
      </w:pPr>
      <w:r w:rsidRPr="009223BB">
        <w:t>35.</w:t>
      </w:r>
      <w:r w:rsidRPr="009223BB">
        <w:tab/>
        <w:t>Pohlert T. The Pairwise Multiple Comparison of Mean Ranks Package Extended (PMCMRplus),  2020.: R package.</w:t>
      </w:r>
    </w:p>
    <w:p w14:paraId="65356255" w14:textId="77777777" w:rsidR="009223BB" w:rsidRPr="009223BB" w:rsidRDefault="009223BB" w:rsidP="009223BB">
      <w:pPr>
        <w:pStyle w:val="EndNoteBibliography"/>
      </w:pPr>
      <w:r w:rsidRPr="009223BB">
        <w:t>36.</w:t>
      </w:r>
      <w:r w:rsidRPr="009223BB">
        <w:tab/>
        <w:t xml:space="preserve">Brown LD, Cai TT, DasGupta A. Interval estimation for a binomial proportion. </w:t>
      </w:r>
      <w:r w:rsidRPr="009223BB">
        <w:rPr>
          <w:i/>
        </w:rPr>
        <w:t>Statistical science</w:t>
      </w:r>
      <w:r w:rsidRPr="009223BB">
        <w:t xml:space="preserve">. 2001:101-117. </w:t>
      </w:r>
    </w:p>
    <w:p w14:paraId="4279A0C9" w14:textId="77777777" w:rsidR="009223BB" w:rsidRPr="009223BB" w:rsidRDefault="009223BB" w:rsidP="009223BB">
      <w:pPr>
        <w:pStyle w:val="EndNoteBibliography"/>
      </w:pPr>
      <w:r w:rsidRPr="009223BB">
        <w:t>37.</w:t>
      </w:r>
      <w:r w:rsidRPr="009223BB">
        <w:tab/>
        <w:t>Dorai-Raj S. binom: Binomial Confidence Intervals For Several Parameterizations, 2014. R package  version 1.1-1. .</w:t>
      </w:r>
    </w:p>
    <w:p w14:paraId="5C90A083" w14:textId="77777777" w:rsidR="009223BB" w:rsidRPr="009223BB" w:rsidRDefault="009223BB" w:rsidP="009223BB">
      <w:pPr>
        <w:pStyle w:val="EndNoteBibliography"/>
      </w:pPr>
      <w:r w:rsidRPr="009223BB">
        <w:t>38.</w:t>
      </w:r>
      <w:r w:rsidRPr="009223BB">
        <w:tab/>
        <w:t>R Core Team. R: A Language and Environment for Statistical Computing. R Foundation for Statistical  Computing, Vienna, Austria 2020.</w:t>
      </w:r>
    </w:p>
    <w:p w14:paraId="584D25BD" w14:textId="77777777" w:rsidR="009223BB" w:rsidRPr="009223BB" w:rsidRDefault="009223BB" w:rsidP="009223BB">
      <w:pPr>
        <w:pStyle w:val="EndNoteBibliography"/>
      </w:pPr>
      <w:r w:rsidRPr="009223BB">
        <w:t>39.</w:t>
      </w:r>
      <w:r w:rsidRPr="009223BB">
        <w:tab/>
        <w:t xml:space="preserve">Nyabadza F, Chirove F, Chukwu CW, Visaya MV. Modelling the Potential Impact of Social Distancing on the COVID-19 Epidemic in South Africa. </w:t>
      </w:r>
      <w:r w:rsidRPr="009223BB">
        <w:rPr>
          <w:i/>
        </w:rPr>
        <w:t>Comput Math Methods Med</w:t>
      </w:r>
      <w:r w:rsidRPr="009223BB">
        <w:t>. 2020;2020:5379278. doi:10.1155/2020/5379278</w:t>
      </w:r>
    </w:p>
    <w:p w14:paraId="7D5CDCAE" w14:textId="77777777" w:rsidR="009223BB" w:rsidRPr="009223BB" w:rsidRDefault="009223BB" w:rsidP="009223BB">
      <w:pPr>
        <w:pStyle w:val="EndNoteBibliography"/>
      </w:pPr>
      <w:r w:rsidRPr="009223BB">
        <w:t>40.</w:t>
      </w:r>
      <w:r w:rsidRPr="009223BB">
        <w:tab/>
        <w:t xml:space="preserve">Siraj A, Worku A, Berhane K, et al. Early estimates of COVID-19 infections in small, medium and large population clusters. </w:t>
      </w:r>
      <w:r w:rsidRPr="009223BB">
        <w:rPr>
          <w:i/>
        </w:rPr>
        <w:t>BMJ Glob Health</w:t>
      </w:r>
      <w:r w:rsidRPr="009223BB">
        <w:t>. 09 2020;5(9)doi:10.1136/bmjgh-2020-003055</w:t>
      </w:r>
    </w:p>
    <w:p w14:paraId="2294AB14" w14:textId="77777777" w:rsidR="009223BB" w:rsidRPr="009223BB" w:rsidRDefault="009223BB" w:rsidP="009223BB">
      <w:pPr>
        <w:pStyle w:val="EndNoteBibliography"/>
      </w:pPr>
      <w:r w:rsidRPr="009223BB">
        <w:lastRenderedPageBreak/>
        <w:t>41.</w:t>
      </w:r>
      <w:r w:rsidRPr="009223BB">
        <w:tab/>
        <w:t xml:space="preserve">Dahab M, Van Zandvoort K, Flasche S, et al. COVID-19 control in low-income settings and displaced populations: what can realistically be done? </w:t>
      </w:r>
      <w:r w:rsidRPr="009223BB">
        <w:rPr>
          <w:i/>
        </w:rPr>
        <w:t>Conflict and health</w:t>
      </w:r>
      <w:r w:rsidRPr="009223BB">
        <w:t xml:space="preserve">. 2020;14(1):1-6. </w:t>
      </w:r>
    </w:p>
    <w:p w14:paraId="6CC61E06" w14:textId="77777777" w:rsidR="009223BB" w:rsidRPr="009223BB" w:rsidRDefault="009223BB" w:rsidP="009223BB">
      <w:pPr>
        <w:pStyle w:val="EndNoteBibliography"/>
      </w:pPr>
      <w:r w:rsidRPr="009223BB">
        <w:t>42.</w:t>
      </w:r>
      <w:r w:rsidRPr="009223BB">
        <w:tab/>
        <w:t xml:space="preserve">Widders A, Broom A, Broom J. SARS-CoV-2: The viral shedding vs infectivity dilemma. </w:t>
      </w:r>
      <w:r w:rsidRPr="009223BB">
        <w:rPr>
          <w:i/>
        </w:rPr>
        <w:t>Infect Dis Health</w:t>
      </w:r>
      <w:r w:rsidRPr="009223BB">
        <w:t>. 08 2020;25(3):210-215. doi:10.1016/j.idh.2020.05.002</w:t>
      </w:r>
    </w:p>
    <w:p w14:paraId="09BE02DB" w14:textId="77777777" w:rsidR="009223BB" w:rsidRPr="009223BB" w:rsidRDefault="009223BB" w:rsidP="009223BB">
      <w:pPr>
        <w:pStyle w:val="EndNoteBibliography"/>
      </w:pPr>
      <w:r w:rsidRPr="009223BB">
        <w:t>43.</w:t>
      </w:r>
      <w:r w:rsidRPr="009223BB">
        <w:tab/>
        <w:t xml:space="preserve">Casey M, Griffin J, McAloon CG, et al. Estimating pre-symptomatic transmission of COVID-19: a secondary analysis using published data. </w:t>
      </w:r>
      <w:r w:rsidRPr="009223BB">
        <w:rPr>
          <w:i/>
        </w:rPr>
        <w:t>MedRxiv</w:t>
      </w:r>
      <w:r w:rsidRPr="009223BB">
        <w:t>. 2020;</w:t>
      </w:r>
    </w:p>
    <w:p w14:paraId="1228EFE7" w14:textId="77777777" w:rsidR="009223BB" w:rsidRPr="009223BB" w:rsidRDefault="009223BB" w:rsidP="009223BB">
      <w:pPr>
        <w:pStyle w:val="EndNoteBibliography"/>
      </w:pPr>
      <w:r w:rsidRPr="009223BB">
        <w:t>44.</w:t>
      </w:r>
      <w:r w:rsidRPr="009223BB">
        <w:tab/>
        <w:t xml:space="preserve">Bullock J, Cuesta-Lazaro C, Quera-Bofarull A, et al. Operational response simulation tool for epidemics within refugee and IDP settlements. </w:t>
      </w:r>
      <w:r w:rsidRPr="009223BB">
        <w:rPr>
          <w:i/>
        </w:rPr>
        <w:t>medRxiv</w:t>
      </w:r>
      <w:r w:rsidRPr="009223BB">
        <w:t>. 2021;</w:t>
      </w:r>
    </w:p>
    <w:p w14:paraId="32680BE7" w14:textId="77777777" w:rsidR="009223BB" w:rsidRPr="009223BB" w:rsidRDefault="009223BB" w:rsidP="009223BB">
      <w:pPr>
        <w:pStyle w:val="EndNoteBibliography"/>
      </w:pPr>
      <w:r w:rsidRPr="009223BB">
        <w:t>45.</w:t>
      </w:r>
      <w:r w:rsidRPr="009223BB">
        <w:tab/>
        <w:t xml:space="preserve">HERNANDEZ-SUAREZ CM, Verme P, Radyakin S, Murillo-Zamora E. COVID-19 Outbreaks in Refugee Camps. A simulation study. </w:t>
      </w:r>
      <w:r w:rsidRPr="009223BB">
        <w:rPr>
          <w:i/>
        </w:rPr>
        <w:t>medRxiv</w:t>
      </w:r>
      <w:r w:rsidRPr="009223BB">
        <w:t>. 2020;</w:t>
      </w:r>
    </w:p>
    <w:p w14:paraId="1B839475" w14:textId="77777777" w:rsidR="009223BB" w:rsidRPr="009223BB" w:rsidRDefault="009223BB" w:rsidP="009223BB">
      <w:pPr>
        <w:pStyle w:val="EndNoteBibliography"/>
      </w:pPr>
      <w:r w:rsidRPr="009223BB">
        <w:t>46.</w:t>
      </w:r>
      <w:r w:rsidRPr="009223BB">
        <w:tab/>
        <w:t xml:space="preserve">Gilman RT, Mahroof-Shaffi S, Harkensee C, Chamberlain AT. Modelling interventions to control COVID-19 outbreaks in a refugee camp. </w:t>
      </w:r>
      <w:r w:rsidRPr="009223BB">
        <w:rPr>
          <w:i/>
        </w:rPr>
        <w:t>BMJ Glob Health</w:t>
      </w:r>
      <w:r w:rsidRPr="009223BB">
        <w:t>. 12 2020;5(12)doi:10.1136/bmjgh-2020-003727</w:t>
      </w:r>
    </w:p>
    <w:p w14:paraId="6E830E8A" w14:textId="77777777" w:rsidR="009223BB" w:rsidRPr="009223BB" w:rsidRDefault="009223BB" w:rsidP="009223BB">
      <w:pPr>
        <w:pStyle w:val="EndNoteBibliography"/>
      </w:pPr>
      <w:r w:rsidRPr="009223BB">
        <w:t>47.</w:t>
      </w:r>
      <w:r w:rsidRPr="009223BB">
        <w:tab/>
        <w:t xml:space="preserve">Pascual-García A, Klein J, Villers J, Campillo-Funollet E, Sarkis C. Empowering the crowd: Feasible strategies to minimize the spread of COVID-19 in high-density informal settlements. </w:t>
      </w:r>
      <w:r w:rsidRPr="009223BB">
        <w:rPr>
          <w:i/>
        </w:rPr>
        <w:t>medRxiv</w:t>
      </w:r>
      <w:r w:rsidRPr="009223BB">
        <w:t>. 2020;</w:t>
      </w:r>
    </w:p>
    <w:p w14:paraId="6EB1E61A" w14:textId="77777777" w:rsidR="009223BB" w:rsidRPr="009223BB" w:rsidRDefault="009223BB" w:rsidP="009223BB">
      <w:pPr>
        <w:pStyle w:val="EndNoteBibliography"/>
      </w:pPr>
      <w:r w:rsidRPr="009223BB">
        <w:t>48.</w:t>
      </w:r>
      <w:r w:rsidRPr="009223BB">
        <w:tab/>
        <w:t xml:space="preserve">Arenas A, Cota W, Gómez-Gardenes J, et al. A mathematical model for the spatiotemporal epidemic spreading of COVID19. </w:t>
      </w:r>
      <w:r w:rsidRPr="009223BB">
        <w:rPr>
          <w:i/>
        </w:rPr>
        <w:t>MedRxiv</w:t>
      </w:r>
      <w:r w:rsidRPr="009223BB">
        <w:t>. 2020;</w:t>
      </w:r>
    </w:p>
    <w:p w14:paraId="77C09E41" w14:textId="77777777" w:rsidR="009223BB" w:rsidRPr="009223BB" w:rsidRDefault="009223BB" w:rsidP="009223BB">
      <w:pPr>
        <w:pStyle w:val="EndNoteBibliography"/>
      </w:pPr>
      <w:r w:rsidRPr="009223BB">
        <w:t>49.</w:t>
      </w:r>
      <w:r w:rsidRPr="009223BB">
        <w:tab/>
        <w:t xml:space="preserve">Diop BZ, Ngom M, Pougué Biyong C, Pougué Biyong JN. The relatively young and rural population may limit the spread and severity of COVID-19 in Africa: a modelling study. </w:t>
      </w:r>
      <w:r w:rsidRPr="009223BB">
        <w:rPr>
          <w:i/>
        </w:rPr>
        <w:t>BMJ Glob Health</w:t>
      </w:r>
      <w:r w:rsidRPr="009223BB">
        <w:t>. 05 2020;5(5)doi:10.1136/bmjgh-2020-002699</w:t>
      </w:r>
    </w:p>
    <w:p w14:paraId="6EC3A1A7" w14:textId="77777777" w:rsidR="009223BB" w:rsidRPr="009223BB" w:rsidRDefault="009223BB" w:rsidP="009223BB">
      <w:pPr>
        <w:pStyle w:val="EndNoteBibliography"/>
      </w:pPr>
      <w:r w:rsidRPr="009223BB">
        <w:t>50.</w:t>
      </w:r>
      <w:r w:rsidRPr="009223BB">
        <w:tab/>
        <w:t xml:space="preserve">Mukumbang FC. Are asylum seekers, refugees and foreign migrants considered in the COVID-19 vaccine discourse? </w:t>
      </w:r>
      <w:r w:rsidRPr="009223BB">
        <w:rPr>
          <w:i/>
        </w:rPr>
        <w:t>BMJ Glob Health</w:t>
      </w:r>
      <w:r w:rsidRPr="009223BB">
        <w:t>. 11 2020;5(11)doi:10.1136/bmjgh-2020-004085</w:t>
      </w:r>
    </w:p>
    <w:p w14:paraId="015978BF" w14:textId="33841FC5" w:rsidR="004165A6" w:rsidRDefault="00123F7C" w:rsidP="00265B03">
      <w:pPr>
        <w:pStyle w:val="Heading1"/>
      </w:pPr>
      <w:r>
        <w:fldChar w:fldCharType="end"/>
      </w:r>
      <w:r w:rsidR="00265B03">
        <w:rPr>
          <w:caps/>
          <w:lang w:val="en-US" w:eastAsia="en-US"/>
        </w:rPr>
        <w:t>Figure Legends</w:t>
      </w:r>
    </w:p>
    <w:p w14:paraId="00B6206F" w14:textId="588307FA" w:rsidR="004165A6" w:rsidRDefault="004165A6" w:rsidP="004165A6">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 symptomatic (I), infectious-requiring hospitalization (H), recovered (R) and dead (D).</w:t>
      </w:r>
    </w:p>
    <w:p w14:paraId="6C2CE7F7" w14:textId="77777777" w:rsidR="00947789" w:rsidRPr="004C2E66" w:rsidRDefault="00947789" w:rsidP="00947789">
      <w:pPr>
        <w:spacing w:before="240"/>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7D1E6FF3" w14:textId="1A135BCA" w:rsidR="003853C9" w:rsidRPr="00443C12" w:rsidRDefault="003853C9" w:rsidP="003853C9">
      <w:pPr>
        <w:spacing w:before="240" w:line="276" w:lineRule="auto"/>
        <w:jc w:val="both"/>
        <w:rPr>
          <w:sz w:val="22"/>
          <w:szCs w:val="22"/>
          <w:lang w:eastAsia="en-US"/>
        </w:rPr>
      </w:pPr>
      <w:r w:rsidRPr="00443C12">
        <w:rPr>
          <w:sz w:val="22"/>
          <w:szCs w:val="22"/>
          <w:lang w:eastAsia="en-US"/>
        </w:rPr>
        <w:t xml:space="preserve">Figure 3: </w:t>
      </w:r>
      <w:r w:rsidRPr="00443C12">
        <w:rPr>
          <w:b/>
          <w:bCs/>
          <w:sz w:val="22"/>
          <w:szCs w:val="22"/>
          <w:lang w:eastAsia="en-US"/>
        </w:rPr>
        <w:t>Effect of interventions on outbreak probability, fatalities, and time until symptomatic cases peak.</w:t>
      </w:r>
      <w:r w:rsidRPr="00443C12">
        <w:rPr>
          <w:sz w:val="22"/>
          <w:szCs w:val="22"/>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 the number of simulations considered to compute each mean is different. In the safety zone figures (panels G-I) health-checks are in place, in Supplementary Fig. </w:t>
      </w:r>
      <w:r w:rsidR="002B7886">
        <w:rPr>
          <w:sz w:val="22"/>
          <w:szCs w:val="22"/>
          <w:lang w:val="de-CH" w:eastAsia="en-US"/>
        </w:rPr>
        <w:t>5</w:t>
      </w:r>
      <w:r w:rsidRPr="00443C12">
        <w:rPr>
          <w:sz w:val="22"/>
          <w:szCs w:val="22"/>
          <w:lang w:eastAsia="en-US"/>
        </w:rPr>
        <w:t xml:space="preserve"> we show the effect of removing health-checks.</w:t>
      </w:r>
    </w:p>
    <w:p w14:paraId="31CBBD07" w14:textId="77777777" w:rsidR="00555F40" w:rsidRPr="004C2E66" w:rsidRDefault="00555F40" w:rsidP="00555F40">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w:t>
      </w:r>
      <w:r w:rsidRPr="004C2E66">
        <w:rPr>
          <w:sz w:val="22"/>
          <w:szCs w:val="22"/>
          <w:lang w:eastAsia="en-US"/>
        </w:rPr>
        <w:lastRenderedPageBreak/>
        <w:t>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5620578E" w14:textId="77777777" w:rsidR="00555F40" w:rsidRPr="004C2E66" w:rsidRDefault="00555F40" w:rsidP="003853C9">
      <w:pPr>
        <w:spacing w:before="240" w:line="276" w:lineRule="auto"/>
        <w:jc w:val="both"/>
        <w:rPr>
          <w:lang w:eastAsia="en-US"/>
        </w:rPr>
      </w:pPr>
    </w:p>
    <w:p w14:paraId="35D5F536" w14:textId="77777777" w:rsidR="00947789" w:rsidRPr="00947789" w:rsidRDefault="00947789" w:rsidP="00947789">
      <w:pPr>
        <w:rPr>
          <w:lang w:eastAsia="en-US"/>
        </w:rPr>
      </w:pPr>
    </w:p>
    <w:p w14:paraId="6ACF7E36" w14:textId="3EA7F072" w:rsidR="00FE4713" w:rsidRDefault="00FE4713" w:rsidP="004165A6"/>
    <w:sectPr w:rsidR="00FE4713" w:rsidSect="006E5177">
      <w:footerReference w:type="default" r:id="rId15"/>
      <w:pgSz w:w="11901" w:h="16840" w:code="9"/>
      <w:pgMar w:top="1440" w:right="1368" w:bottom="1440" w:left="13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D66F8" w14:textId="77777777" w:rsidR="00714E4A" w:rsidRDefault="00714E4A" w:rsidP="00AF2C92">
      <w:r>
        <w:separator/>
      </w:r>
    </w:p>
  </w:endnote>
  <w:endnote w:type="continuationSeparator" w:id="0">
    <w:p w14:paraId="1D1D901B" w14:textId="77777777" w:rsidR="00714E4A" w:rsidRDefault="00714E4A" w:rsidP="00AF2C92">
      <w:r>
        <w:continuationSeparator/>
      </w:r>
    </w:p>
  </w:endnote>
  <w:endnote w:type="continuationNotice" w:id="1">
    <w:p w14:paraId="0D6345CE" w14:textId="77777777" w:rsidR="00714E4A" w:rsidRDefault="00714E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lack-Lato;appleLogo;sans-serif">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806377"/>
      <w:docPartObj>
        <w:docPartGallery w:val="Page Numbers (Bottom of Page)"/>
        <w:docPartUnique/>
      </w:docPartObj>
    </w:sdtPr>
    <w:sdtEndPr>
      <w:rPr>
        <w:noProof/>
      </w:rPr>
    </w:sdtEndPr>
    <w:sdtContent>
      <w:p w14:paraId="04EA3E82" w14:textId="4B2C25C0" w:rsidR="003674C2" w:rsidRDefault="003674C2">
        <w:pPr>
          <w:pStyle w:val="Footer"/>
          <w:jc w:val="center"/>
        </w:pPr>
        <w:r>
          <w:fldChar w:fldCharType="begin"/>
        </w:r>
        <w:r>
          <w:instrText xml:space="preserve"> PAGE   \* MERGEFORMAT </w:instrText>
        </w:r>
        <w:r>
          <w:fldChar w:fldCharType="separate"/>
        </w:r>
        <w:r w:rsidR="0052731D">
          <w:rPr>
            <w:noProof/>
          </w:rPr>
          <w:t>24</w:t>
        </w:r>
        <w:r>
          <w:rPr>
            <w:noProof/>
          </w:rPr>
          <w:fldChar w:fldCharType="end"/>
        </w:r>
      </w:p>
    </w:sdtContent>
  </w:sdt>
  <w:p w14:paraId="2DE81876" w14:textId="77777777" w:rsidR="003674C2" w:rsidRDefault="00367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60AB0" w14:textId="77777777" w:rsidR="00714E4A" w:rsidRDefault="00714E4A" w:rsidP="00AF2C92">
      <w:r>
        <w:separator/>
      </w:r>
    </w:p>
  </w:footnote>
  <w:footnote w:type="continuationSeparator" w:id="0">
    <w:p w14:paraId="34E05853" w14:textId="77777777" w:rsidR="00714E4A" w:rsidRDefault="00714E4A" w:rsidP="00AF2C92">
      <w:r>
        <w:continuationSeparator/>
      </w:r>
    </w:p>
  </w:footnote>
  <w:footnote w:type="continuationNotice" w:id="1">
    <w:p w14:paraId="00868843" w14:textId="77777777" w:rsidR="00714E4A" w:rsidRDefault="00714E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14264104"/>
    <w:lvl w:ilvl="0" w:tplc="A126DB12">
      <w:start w:val="1"/>
      <w:numFmt w:val="bullet"/>
      <w:pStyle w:val="Bulletedlist"/>
      <w:lvlText w:val=""/>
      <w:lvlJc w:val="left"/>
      <w:pPr>
        <w:ind w:left="720" w:hanging="360"/>
      </w:pPr>
      <w:rPr>
        <w:rFonts w:ascii="Symbol" w:hAnsi="Symbol" w:hint="default"/>
        <w:sz w:val="28"/>
        <w:szCs w:val="28"/>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27AB8"/>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2232"/>
    <w:rsid w:val="000930EC"/>
    <w:rsid w:val="000940E4"/>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3182"/>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067"/>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5A2"/>
    <w:rsid w:val="001B398F"/>
    <w:rsid w:val="001B46C6"/>
    <w:rsid w:val="001B4B48"/>
    <w:rsid w:val="001B4D1F"/>
    <w:rsid w:val="001B7681"/>
    <w:rsid w:val="001B7CAE"/>
    <w:rsid w:val="001C0772"/>
    <w:rsid w:val="001C0D4F"/>
    <w:rsid w:val="001C1BA3"/>
    <w:rsid w:val="001C1DEC"/>
    <w:rsid w:val="001C4358"/>
    <w:rsid w:val="001C5736"/>
    <w:rsid w:val="001C59FD"/>
    <w:rsid w:val="001C6A1D"/>
    <w:rsid w:val="001D1654"/>
    <w:rsid w:val="001D647F"/>
    <w:rsid w:val="001D6857"/>
    <w:rsid w:val="001E0572"/>
    <w:rsid w:val="001E0A67"/>
    <w:rsid w:val="001E1028"/>
    <w:rsid w:val="001E10D4"/>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3D4"/>
    <w:rsid w:val="00236F4B"/>
    <w:rsid w:val="00242B0D"/>
    <w:rsid w:val="002467C6"/>
    <w:rsid w:val="0024692A"/>
    <w:rsid w:val="002529C5"/>
    <w:rsid w:val="00252BBA"/>
    <w:rsid w:val="00253123"/>
    <w:rsid w:val="0025363D"/>
    <w:rsid w:val="00253A88"/>
    <w:rsid w:val="00255A05"/>
    <w:rsid w:val="0026088C"/>
    <w:rsid w:val="00264001"/>
    <w:rsid w:val="00265B03"/>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90983"/>
    <w:rsid w:val="002A0EDC"/>
    <w:rsid w:val="002A3C42"/>
    <w:rsid w:val="002A5D75"/>
    <w:rsid w:val="002B1B1A"/>
    <w:rsid w:val="002B5A12"/>
    <w:rsid w:val="002B7228"/>
    <w:rsid w:val="002B7886"/>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1E4E"/>
    <w:rsid w:val="002F4EDB"/>
    <w:rsid w:val="002F6054"/>
    <w:rsid w:val="002F7759"/>
    <w:rsid w:val="0030166F"/>
    <w:rsid w:val="00303AE2"/>
    <w:rsid w:val="003069CC"/>
    <w:rsid w:val="00310E13"/>
    <w:rsid w:val="003114CD"/>
    <w:rsid w:val="003147E1"/>
    <w:rsid w:val="00314C74"/>
    <w:rsid w:val="00315713"/>
    <w:rsid w:val="00316653"/>
    <w:rsid w:val="0031686C"/>
    <w:rsid w:val="003168AB"/>
    <w:rsid w:val="00316FE0"/>
    <w:rsid w:val="003204D2"/>
    <w:rsid w:val="00321FBB"/>
    <w:rsid w:val="00324A9D"/>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4C2"/>
    <w:rsid w:val="00367506"/>
    <w:rsid w:val="00370085"/>
    <w:rsid w:val="003744A7"/>
    <w:rsid w:val="00376235"/>
    <w:rsid w:val="00376EB8"/>
    <w:rsid w:val="00377C75"/>
    <w:rsid w:val="00381FB6"/>
    <w:rsid w:val="003836D3"/>
    <w:rsid w:val="00383A52"/>
    <w:rsid w:val="003853C9"/>
    <w:rsid w:val="003858C8"/>
    <w:rsid w:val="00386E2F"/>
    <w:rsid w:val="00390080"/>
    <w:rsid w:val="00390690"/>
    <w:rsid w:val="00391652"/>
    <w:rsid w:val="003925A8"/>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15D3"/>
    <w:rsid w:val="003D4729"/>
    <w:rsid w:val="003D567A"/>
    <w:rsid w:val="003D626D"/>
    <w:rsid w:val="003D7DD6"/>
    <w:rsid w:val="003E2D9D"/>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0105F"/>
    <w:rsid w:val="00405DE4"/>
    <w:rsid w:val="00412C8E"/>
    <w:rsid w:val="00414F3E"/>
    <w:rsid w:val="0041518D"/>
    <w:rsid w:val="004165A6"/>
    <w:rsid w:val="0042221D"/>
    <w:rsid w:val="00424DD3"/>
    <w:rsid w:val="004269C5"/>
    <w:rsid w:val="00426CAF"/>
    <w:rsid w:val="00431F54"/>
    <w:rsid w:val="00435939"/>
    <w:rsid w:val="00436E1D"/>
    <w:rsid w:val="00437CC7"/>
    <w:rsid w:val="00442B9C"/>
    <w:rsid w:val="004431DD"/>
    <w:rsid w:val="00443C12"/>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0FD8"/>
    <w:rsid w:val="005015F6"/>
    <w:rsid w:val="00502FAC"/>
    <w:rsid w:val="005030C4"/>
    <w:rsid w:val="005031C5"/>
    <w:rsid w:val="00503D13"/>
    <w:rsid w:val="00504FDC"/>
    <w:rsid w:val="00505554"/>
    <w:rsid w:val="005120CC"/>
    <w:rsid w:val="005128D3"/>
    <w:rsid w:val="00512B7B"/>
    <w:rsid w:val="00514EA1"/>
    <w:rsid w:val="0051798B"/>
    <w:rsid w:val="00521F5A"/>
    <w:rsid w:val="005228DE"/>
    <w:rsid w:val="00523ECF"/>
    <w:rsid w:val="00524172"/>
    <w:rsid w:val="00525E06"/>
    <w:rsid w:val="00526454"/>
    <w:rsid w:val="0052731D"/>
    <w:rsid w:val="005275AC"/>
    <w:rsid w:val="00531823"/>
    <w:rsid w:val="005320CC"/>
    <w:rsid w:val="00534ECC"/>
    <w:rsid w:val="0053597D"/>
    <w:rsid w:val="005361DF"/>
    <w:rsid w:val="0053720D"/>
    <w:rsid w:val="0054095D"/>
    <w:rsid w:val="00540EF5"/>
    <w:rsid w:val="00541BF3"/>
    <w:rsid w:val="00541CD3"/>
    <w:rsid w:val="00544599"/>
    <w:rsid w:val="005476FA"/>
    <w:rsid w:val="0055261A"/>
    <w:rsid w:val="005526F6"/>
    <w:rsid w:val="0055595E"/>
    <w:rsid w:val="00555F40"/>
    <w:rsid w:val="00557988"/>
    <w:rsid w:val="00561A2D"/>
    <w:rsid w:val="00562C49"/>
    <w:rsid w:val="00562DEF"/>
    <w:rsid w:val="0056321A"/>
    <w:rsid w:val="00563A35"/>
    <w:rsid w:val="00564117"/>
    <w:rsid w:val="00566596"/>
    <w:rsid w:val="005725C7"/>
    <w:rsid w:val="00573D52"/>
    <w:rsid w:val="005741E9"/>
    <w:rsid w:val="005748CF"/>
    <w:rsid w:val="00576049"/>
    <w:rsid w:val="00584270"/>
    <w:rsid w:val="00584738"/>
    <w:rsid w:val="00591D9B"/>
    <w:rsid w:val="005920B0"/>
    <w:rsid w:val="005931F7"/>
    <w:rsid w:val="0059380D"/>
    <w:rsid w:val="00595A8F"/>
    <w:rsid w:val="005977C2"/>
    <w:rsid w:val="00597BF2"/>
    <w:rsid w:val="005A1F54"/>
    <w:rsid w:val="005A3020"/>
    <w:rsid w:val="005A5334"/>
    <w:rsid w:val="005A6613"/>
    <w:rsid w:val="005B060B"/>
    <w:rsid w:val="005B134E"/>
    <w:rsid w:val="005B2039"/>
    <w:rsid w:val="005B344F"/>
    <w:rsid w:val="005B3FBA"/>
    <w:rsid w:val="005B4A1D"/>
    <w:rsid w:val="005B4F56"/>
    <w:rsid w:val="005B5940"/>
    <w:rsid w:val="005B674D"/>
    <w:rsid w:val="005C056D"/>
    <w:rsid w:val="005C0CBE"/>
    <w:rsid w:val="005C1505"/>
    <w:rsid w:val="005C1FCF"/>
    <w:rsid w:val="005C2244"/>
    <w:rsid w:val="005C3F41"/>
    <w:rsid w:val="005C7925"/>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0C9"/>
    <w:rsid w:val="006058AD"/>
    <w:rsid w:val="00605A69"/>
    <w:rsid w:val="006062A0"/>
    <w:rsid w:val="00606B28"/>
    <w:rsid w:val="00606C54"/>
    <w:rsid w:val="00614375"/>
    <w:rsid w:val="00614923"/>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147"/>
    <w:rsid w:val="00685815"/>
    <w:rsid w:val="00687217"/>
    <w:rsid w:val="00693302"/>
    <w:rsid w:val="0069640B"/>
    <w:rsid w:val="006A1B83"/>
    <w:rsid w:val="006A21CD"/>
    <w:rsid w:val="006A22F8"/>
    <w:rsid w:val="006A2381"/>
    <w:rsid w:val="006A24B9"/>
    <w:rsid w:val="006A5918"/>
    <w:rsid w:val="006B21B2"/>
    <w:rsid w:val="006B28EF"/>
    <w:rsid w:val="006B4A4A"/>
    <w:rsid w:val="006B4A60"/>
    <w:rsid w:val="006C0503"/>
    <w:rsid w:val="006C19B2"/>
    <w:rsid w:val="006C303C"/>
    <w:rsid w:val="006C3F4F"/>
    <w:rsid w:val="006C4409"/>
    <w:rsid w:val="006C5BB8"/>
    <w:rsid w:val="006C6936"/>
    <w:rsid w:val="006C7B01"/>
    <w:rsid w:val="006D0FE8"/>
    <w:rsid w:val="006D2F80"/>
    <w:rsid w:val="006D4492"/>
    <w:rsid w:val="006D4B2B"/>
    <w:rsid w:val="006D4F3C"/>
    <w:rsid w:val="006D5C66"/>
    <w:rsid w:val="006D7002"/>
    <w:rsid w:val="006D7376"/>
    <w:rsid w:val="006E1B3C"/>
    <w:rsid w:val="006E23FB"/>
    <w:rsid w:val="006E325A"/>
    <w:rsid w:val="006E33EC"/>
    <w:rsid w:val="006E3802"/>
    <w:rsid w:val="006E38EA"/>
    <w:rsid w:val="006E4A13"/>
    <w:rsid w:val="006E5177"/>
    <w:rsid w:val="006E5AFA"/>
    <w:rsid w:val="006E611B"/>
    <w:rsid w:val="006E6C02"/>
    <w:rsid w:val="006F231A"/>
    <w:rsid w:val="006F6B55"/>
    <w:rsid w:val="006F788D"/>
    <w:rsid w:val="006F78E1"/>
    <w:rsid w:val="00701072"/>
    <w:rsid w:val="00702054"/>
    <w:rsid w:val="007035A4"/>
    <w:rsid w:val="00711799"/>
    <w:rsid w:val="00712B78"/>
    <w:rsid w:val="0071393B"/>
    <w:rsid w:val="00713EE2"/>
    <w:rsid w:val="00714E4A"/>
    <w:rsid w:val="00716C05"/>
    <w:rsid w:val="007177FC"/>
    <w:rsid w:val="00720C5E"/>
    <w:rsid w:val="00721701"/>
    <w:rsid w:val="007310C6"/>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9B0"/>
    <w:rsid w:val="00753D4E"/>
    <w:rsid w:val="00754B80"/>
    <w:rsid w:val="007556B4"/>
    <w:rsid w:val="00755BAD"/>
    <w:rsid w:val="00760C31"/>
    <w:rsid w:val="007613FA"/>
    <w:rsid w:val="00761918"/>
    <w:rsid w:val="00762F03"/>
    <w:rsid w:val="00763FDE"/>
    <w:rsid w:val="0076413B"/>
    <w:rsid w:val="007648AE"/>
    <w:rsid w:val="00764BF8"/>
    <w:rsid w:val="0076514D"/>
    <w:rsid w:val="00773085"/>
    <w:rsid w:val="00773D59"/>
    <w:rsid w:val="007757B8"/>
    <w:rsid w:val="007803F0"/>
    <w:rsid w:val="00781003"/>
    <w:rsid w:val="007813E8"/>
    <w:rsid w:val="007847A2"/>
    <w:rsid w:val="00786BFC"/>
    <w:rsid w:val="007872B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50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122"/>
    <w:rsid w:val="007F12DD"/>
    <w:rsid w:val="007F354A"/>
    <w:rsid w:val="007F59D5"/>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6D99"/>
    <w:rsid w:val="008473D8"/>
    <w:rsid w:val="008478B5"/>
    <w:rsid w:val="008528DC"/>
    <w:rsid w:val="00852B8C"/>
    <w:rsid w:val="008545CA"/>
    <w:rsid w:val="00854981"/>
    <w:rsid w:val="00855231"/>
    <w:rsid w:val="0085752B"/>
    <w:rsid w:val="0086001F"/>
    <w:rsid w:val="00863EDD"/>
    <w:rsid w:val="00864B2E"/>
    <w:rsid w:val="00865963"/>
    <w:rsid w:val="00865CC0"/>
    <w:rsid w:val="00871C1D"/>
    <w:rsid w:val="0087450E"/>
    <w:rsid w:val="0087485D"/>
    <w:rsid w:val="00875A82"/>
    <w:rsid w:val="00876CA3"/>
    <w:rsid w:val="008772FE"/>
    <w:rsid w:val="008775F1"/>
    <w:rsid w:val="00881A3A"/>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5CE"/>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23B5"/>
    <w:rsid w:val="008F64CF"/>
    <w:rsid w:val="008F755D"/>
    <w:rsid w:val="008F7A39"/>
    <w:rsid w:val="008F7B4D"/>
    <w:rsid w:val="009021E8"/>
    <w:rsid w:val="00902422"/>
    <w:rsid w:val="009032A1"/>
    <w:rsid w:val="0090343B"/>
    <w:rsid w:val="009037EC"/>
    <w:rsid w:val="00904677"/>
    <w:rsid w:val="00905EE2"/>
    <w:rsid w:val="00911440"/>
    <w:rsid w:val="00911712"/>
    <w:rsid w:val="00911B27"/>
    <w:rsid w:val="00913765"/>
    <w:rsid w:val="009142CF"/>
    <w:rsid w:val="009170BE"/>
    <w:rsid w:val="00920B55"/>
    <w:rsid w:val="00921AD5"/>
    <w:rsid w:val="009223BB"/>
    <w:rsid w:val="009237B8"/>
    <w:rsid w:val="009262C9"/>
    <w:rsid w:val="00930804"/>
    <w:rsid w:val="00930EB9"/>
    <w:rsid w:val="00933DC7"/>
    <w:rsid w:val="00935070"/>
    <w:rsid w:val="0093567A"/>
    <w:rsid w:val="009418F4"/>
    <w:rsid w:val="00942BBC"/>
    <w:rsid w:val="00944180"/>
    <w:rsid w:val="00944AA0"/>
    <w:rsid w:val="00947789"/>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44A"/>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2AE4"/>
    <w:rsid w:val="009E3B07"/>
    <w:rsid w:val="009E3B82"/>
    <w:rsid w:val="009E51D1"/>
    <w:rsid w:val="009E5531"/>
    <w:rsid w:val="009E5F04"/>
    <w:rsid w:val="009E6E44"/>
    <w:rsid w:val="009E6F3C"/>
    <w:rsid w:val="009E70A7"/>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4258"/>
    <w:rsid w:val="00A557A1"/>
    <w:rsid w:val="00A56385"/>
    <w:rsid w:val="00A56DFD"/>
    <w:rsid w:val="00A63059"/>
    <w:rsid w:val="00A63AE3"/>
    <w:rsid w:val="00A65060"/>
    <w:rsid w:val="00A651A4"/>
    <w:rsid w:val="00A65CB5"/>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D1B"/>
    <w:rsid w:val="00B12F8E"/>
    <w:rsid w:val="00B13140"/>
    <w:rsid w:val="00B13227"/>
    <w:rsid w:val="00B13AD4"/>
    <w:rsid w:val="00B13B0C"/>
    <w:rsid w:val="00B14408"/>
    <w:rsid w:val="00B1453A"/>
    <w:rsid w:val="00B2028E"/>
    <w:rsid w:val="00B20F82"/>
    <w:rsid w:val="00B20FAB"/>
    <w:rsid w:val="00B25BD5"/>
    <w:rsid w:val="00B27083"/>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4F66"/>
    <w:rsid w:val="00BB5267"/>
    <w:rsid w:val="00BB52B8"/>
    <w:rsid w:val="00BB59D8"/>
    <w:rsid w:val="00BB7E69"/>
    <w:rsid w:val="00BC0AED"/>
    <w:rsid w:val="00BC0E51"/>
    <w:rsid w:val="00BC3C1F"/>
    <w:rsid w:val="00BC4806"/>
    <w:rsid w:val="00BC6A57"/>
    <w:rsid w:val="00BC7CE7"/>
    <w:rsid w:val="00BD13E4"/>
    <w:rsid w:val="00BD1F1F"/>
    <w:rsid w:val="00BD28DC"/>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17DAC"/>
    <w:rsid w:val="00C21296"/>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1DA"/>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1B55"/>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666DB"/>
    <w:rsid w:val="00D71F99"/>
    <w:rsid w:val="00D72FAE"/>
    <w:rsid w:val="00D73CA4"/>
    <w:rsid w:val="00D73D71"/>
    <w:rsid w:val="00D74396"/>
    <w:rsid w:val="00D76577"/>
    <w:rsid w:val="00D778BA"/>
    <w:rsid w:val="00D80284"/>
    <w:rsid w:val="00D81F71"/>
    <w:rsid w:val="00D8642D"/>
    <w:rsid w:val="00D90A5E"/>
    <w:rsid w:val="00D91A68"/>
    <w:rsid w:val="00D941CB"/>
    <w:rsid w:val="00D94B9B"/>
    <w:rsid w:val="00D95847"/>
    <w:rsid w:val="00D95A68"/>
    <w:rsid w:val="00DA17C7"/>
    <w:rsid w:val="00DA44C8"/>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44F4"/>
    <w:rsid w:val="00DE7BEA"/>
    <w:rsid w:val="00DF036B"/>
    <w:rsid w:val="00DF1464"/>
    <w:rsid w:val="00DF5B84"/>
    <w:rsid w:val="00DF6D5B"/>
    <w:rsid w:val="00DF7606"/>
    <w:rsid w:val="00DF771B"/>
    <w:rsid w:val="00DF7913"/>
    <w:rsid w:val="00DF7D6B"/>
    <w:rsid w:val="00DF7EE2"/>
    <w:rsid w:val="00E01BAA"/>
    <w:rsid w:val="00E0282A"/>
    <w:rsid w:val="00E02F9B"/>
    <w:rsid w:val="00E03D40"/>
    <w:rsid w:val="00E07E14"/>
    <w:rsid w:val="00E12814"/>
    <w:rsid w:val="00E14F94"/>
    <w:rsid w:val="00E17336"/>
    <w:rsid w:val="00E17D15"/>
    <w:rsid w:val="00E21D89"/>
    <w:rsid w:val="00E22B95"/>
    <w:rsid w:val="00E2307C"/>
    <w:rsid w:val="00E24666"/>
    <w:rsid w:val="00E25203"/>
    <w:rsid w:val="00E25670"/>
    <w:rsid w:val="00E30331"/>
    <w:rsid w:val="00E30BB8"/>
    <w:rsid w:val="00E31B5B"/>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5E3B"/>
    <w:rsid w:val="00EA6D02"/>
    <w:rsid w:val="00EA758A"/>
    <w:rsid w:val="00EB096F"/>
    <w:rsid w:val="00EB1622"/>
    <w:rsid w:val="00EB199F"/>
    <w:rsid w:val="00EB21A4"/>
    <w:rsid w:val="00EB27C4"/>
    <w:rsid w:val="00EB477E"/>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204F"/>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0032"/>
    <w:rsid w:val="00F126B9"/>
    <w:rsid w:val="00F12715"/>
    <w:rsid w:val="00F141FB"/>
    <w:rsid w:val="00F144D5"/>
    <w:rsid w:val="00F146F0"/>
    <w:rsid w:val="00F14C5F"/>
    <w:rsid w:val="00F15039"/>
    <w:rsid w:val="00F15D08"/>
    <w:rsid w:val="00F2053B"/>
    <w:rsid w:val="00F20FF3"/>
    <w:rsid w:val="00F21850"/>
    <w:rsid w:val="00F2190B"/>
    <w:rsid w:val="00F22362"/>
    <w:rsid w:val="00F22705"/>
    <w:rsid w:val="00F228B5"/>
    <w:rsid w:val="00F2389C"/>
    <w:rsid w:val="00F2413F"/>
    <w:rsid w:val="00F2596F"/>
    <w:rsid w:val="00F25C67"/>
    <w:rsid w:val="00F27B7F"/>
    <w:rsid w:val="00F307C0"/>
    <w:rsid w:val="00F30DFF"/>
    <w:rsid w:val="00F32B80"/>
    <w:rsid w:val="00F340EB"/>
    <w:rsid w:val="00F35285"/>
    <w:rsid w:val="00F358BF"/>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19C2"/>
    <w:rsid w:val="00F93D8C"/>
    <w:rsid w:val="00F9403E"/>
    <w:rsid w:val="00FA3102"/>
    <w:rsid w:val="00FA48D4"/>
    <w:rsid w:val="00FA4BC9"/>
    <w:rsid w:val="00FA5499"/>
    <w:rsid w:val="00FA54FA"/>
    <w:rsid w:val="00FA6D39"/>
    <w:rsid w:val="00FA7F03"/>
    <w:rsid w:val="00FB227E"/>
    <w:rsid w:val="00FB267B"/>
    <w:rsid w:val="00FB3855"/>
    <w:rsid w:val="00FB3D61"/>
    <w:rsid w:val="00FB44CE"/>
    <w:rsid w:val="00FB4536"/>
    <w:rsid w:val="00FB5009"/>
    <w:rsid w:val="00FB5ED6"/>
    <w:rsid w:val="00FB76AB"/>
    <w:rsid w:val="00FD03FE"/>
    <w:rsid w:val="00FD0A26"/>
    <w:rsid w:val="00FD126E"/>
    <w:rsid w:val="00FD30E4"/>
    <w:rsid w:val="00FD34DF"/>
    <w:rsid w:val="00FD3C36"/>
    <w:rsid w:val="00FD417E"/>
    <w:rsid w:val="00FD4D81"/>
    <w:rsid w:val="00FD6FC9"/>
    <w:rsid w:val="00FD7498"/>
    <w:rsid w:val="00FD7FB3"/>
    <w:rsid w:val="00FE011B"/>
    <w:rsid w:val="00FE2584"/>
    <w:rsid w:val="00FE306C"/>
    <w:rsid w:val="00FE4713"/>
    <w:rsid w:val="00FE653F"/>
    <w:rsid w:val="00FE6552"/>
    <w:rsid w:val="00FF1F44"/>
    <w:rsid w:val="00FF225E"/>
    <w:rsid w:val="00FF2CE2"/>
    <w:rsid w:val="00FF45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FD58D"/>
  <w14:defaultImageDpi w14:val="330"/>
  <w15:docId w15:val="{97D08304-F9E7-3644-B2EB-F41FE9C8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19C2"/>
    <w:rPr>
      <w:sz w:val="24"/>
      <w:szCs w:val="24"/>
      <w:lang/>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customStyle="1" w:styleId="UnresolvedMention1">
    <w:name w:val="Unresolved Mention1"/>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lang/>
    </w:rPr>
  </w:style>
  <w:style w:type="paragraph" w:customStyle="1" w:styleId="EndNoteBibliography">
    <w:name w:val="EndNote Bibliography"/>
    <w:basedOn w:val="Normal"/>
    <w:link w:val="EndNoteBibliographyChar"/>
    <w:rsid w:val="00123F7C"/>
    <w:rPr>
      <w:noProof/>
    </w:rPr>
  </w:style>
  <w:style w:type="character" w:customStyle="1" w:styleId="EndNoteBibliographyChar">
    <w:name w:val="EndNote Bibliography Char"/>
    <w:basedOn w:val="NewparagraphChar"/>
    <w:link w:val="EndNoteBibliography"/>
    <w:rsid w:val="00123F7C"/>
    <w:rPr>
      <w:noProof/>
      <w:sz w:val="24"/>
      <w:szCs w:val="24"/>
      <w:lang/>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3674C2"/>
    <w:rPr>
      <w:rFonts w:ascii="Tahoma" w:hAnsi="Tahoma" w:cs="Tahoma"/>
      <w:sz w:val="16"/>
      <w:szCs w:val="16"/>
    </w:rPr>
  </w:style>
  <w:style w:type="character" w:customStyle="1" w:styleId="BalloonTextChar">
    <w:name w:val="Balloon Text Char"/>
    <w:basedOn w:val="DefaultParagraphFont"/>
    <w:link w:val="BalloonText"/>
    <w:semiHidden/>
    <w:rsid w:val="003674C2"/>
    <w:rPr>
      <w:rFonts w:ascii="Tahoma" w:hAnsi="Tahoma" w:cs="Tahoma"/>
      <w:sz w:val="16"/>
      <w:szCs w:val="16"/>
    </w:rPr>
  </w:style>
  <w:style w:type="character" w:customStyle="1" w:styleId="apple-converted-space">
    <w:name w:val="apple-converted-space"/>
    <w:basedOn w:val="DefaultParagraphFont"/>
    <w:rsid w:val="00F919C2"/>
  </w:style>
  <w:style w:type="character" w:styleId="UnresolvedMention">
    <w:name w:val="Unresolved Mention"/>
    <w:basedOn w:val="DefaultParagraphFont"/>
    <w:uiPriority w:val="99"/>
    <w:semiHidden/>
    <w:unhideWhenUsed/>
    <w:rsid w:val="009037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82531664">
      <w:bodyDiv w:val="1"/>
      <w:marLeft w:val="0"/>
      <w:marRight w:val="0"/>
      <w:marTop w:val="0"/>
      <w:marBottom w:val="0"/>
      <w:divBdr>
        <w:top w:val="none" w:sz="0" w:space="0" w:color="auto"/>
        <w:left w:val="none" w:sz="0" w:space="0" w:color="auto"/>
        <w:bottom w:val="none" w:sz="0" w:space="0" w:color="auto"/>
        <w:right w:val="none" w:sz="0" w:space="0" w:color="auto"/>
      </w:divBdr>
      <w:divsChild>
        <w:div w:id="532117773">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03103296">
      <w:bodyDiv w:val="1"/>
      <w:marLeft w:val="0"/>
      <w:marRight w:val="0"/>
      <w:marTop w:val="0"/>
      <w:marBottom w:val="0"/>
      <w:divBdr>
        <w:top w:val="none" w:sz="0" w:space="0" w:color="auto"/>
        <w:left w:val="none" w:sz="0" w:space="0" w:color="auto"/>
        <w:bottom w:val="none" w:sz="0" w:space="0" w:color="auto"/>
        <w:right w:val="none" w:sz="0" w:space="0" w:color="auto"/>
      </w:divBdr>
      <w:divsChild>
        <w:div w:id="181824153">
          <w:marLeft w:val="0"/>
          <w:marRight w:val="0"/>
          <w:marTop w:val="0"/>
          <w:marBottom w:val="240"/>
          <w:divBdr>
            <w:top w:val="none" w:sz="0" w:space="0" w:color="auto"/>
            <w:left w:val="none" w:sz="0" w:space="0" w:color="auto"/>
            <w:bottom w:val="none" w:sz="0" w:space="0" w:color="auto"/>
            <w:right w:val="none" w:sz="0" w:space="0" w:color="auto"/>
          </w:divBdr>
        </w:div>
      </w:divsChild>
    </w:div>
    <w:div w:id="208808814">
      <w:bodyDiv w:val="1"/>
      <w:marLeft w:val="0"/>
      <w:marRight w:val="0"/>
      <w:marTop w:val="0"/>
      <w:marBottom w:val="0"/>
      <w:divBdr>
        <w:top w:val="none" w:sz="0" w:space="0" w:color="auto"/>
        <w:left w:val="none" w:sz="0" w:space="0" w:color="auto"/>
        <w:bottom w:val="none" w:sz="0" w:space="0" w:color="auto"/>
        <w:right w:val="none" w:sz="0" w:space="0" w:color="auto"/>
      </w:divBdr>
      <w:divsChild>
        <w:div w:id="37971717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38833131">
      <w:bodyDiv w:val="1"/>
      <w:marLeft w:val="0"/>
      <w:marRight w:val="0"/>
      <w:marTop w:val="0"/>
      <w:marBottom w:val="0"/>
      <w:divBdr>
        <w:top w:val="none" w:sz="0" w:space="0" w:color="auto"/>
        <w:left w:val="none" w:sz="0" w:space="0" w:color="auto"/>
        <w:bottom w:val="none" w:sz="0" w:space="0" w:color="auto"/>
        <w:right w:val="none" w:sz="0" w:space="0" w:color="auto"/>
      </w:divBdr>
      <w:divsChild>
        <w:div w:id="135415500">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296566524">
      <w:bodyDiv w:val="1"/>
      <w:marLeft w:val="0"/>
      <w:marRight w:val="0"/>
      <w:marTop w:val="0"/>
      <w:marBottom w:val="0"/>
      <w:divBdr>
        <w:top w:val="none" w:sz="0" w:space="0" w:color="auto"/>
        <w:left w:val="none" w:sz="0" w:space="0" w:color="auto"/>
        <w:bottom w:val="none" w:sz="0" w:space="0" w:color="auto"/>
        <w:right w:val="none" w:sz="0" w:space="0" w:color="auto"/>
      </w:divBdr>
      <w:divsChild>
        <w:div w:id="827283816">
          <w:marLeft w:val="0"/>
          <w:marRight w:val="0"/>
          <w:marTop w:val="0"/>
          <w:marBottom w:val="240"/>
          <w:divBdr>
            <w:top w:val="none" w:sz="0" w:space="0" w:color="auto"/>
            <w:left w:val="none" w:sz="0" w:space="0" w:color="auto"/>
            <w:bottom w:val="none" w:sz="0" w:space="0" w:color="auto"/>
            <w:right w:val="none" w:sz="0" w:space="0" w:color="auto"/>
          </w:divBdr>
        </w:div>
      </w:divsChild>
    </w:div>
    <w:div w:id="318266115">
      <w:bodyDiv w:val="1"/>
      <w:marLeft w:val="0"/>
      <w:marRight w:val="0"/>
      <w:marTop w:val="0"/>
      <w:marBottom w:val="0"/>
      <w:divBdr>
        <w:top w:val="none" w:sz="0" w:space="0" w:color="auto"/>
        <w:left w:val="none" w:sz="0" w:space="0" w:color="auto"/>
        <w:bottom w:val="none" w:sz="0" w:space="0" w:color="auto"/>
        <w:right w:val="none" w:sz="0" w:space="0" w:color="auto"/>
      </w:divBdr>
      <w:divsChild>
        <w:div w:id="198707945">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24770311">
      <w:bodyDiv w:val="1"/>
      <w:marLeft w:val="0"/>
      <w:marRight w:val="0"/>
      <w:marTop w:val="0"/>
      <w:marBottom w:val="0"/>
      <w:divBdr>
        <w:top w:val="none" w:sz="0" w:space="0" w:color="auto"/>
        <w:left w:val="none" w:sz="0" w:space="0" w:color="auto"/>
        <w:bottom w:val="none" w:sz="0" w:space="0" w:color="auto"/>
        <w:right w:val="none" w:sz="0" w:space="0" w:color="auto"/>
      </w:divBdr>
      <w:divsChild>
        <w:div w:id="940340536">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55026059">
      <w:bodyDiv w:val="1"/>
      <w:marLeft w:val="0"/>
      <w:marRight w:val="0"/>
      <w:marTop w:val="0"/>
      <w:marBottom w:val="0"/>
      <w:divBdr>
        <w:top w:val="none" w:sz="0" w:space="0" w:color="auto"/>
        <w:left w:val="none" w:sz="0" w:space="0" w:color="auto"/>
        <w:bottom w:val="none" w:sz="0" w:space="0" w:color="auto"/>
        <w:right w:val="none" w:sz="0" w:space="0" w:color="auto"/>
      </w:divBdr>
      <w:divsChild>
        <w:div w:id="82701956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48541700">
      <w:bodyDiv w:val="1"/>
      <w:marLeft w:val="0"/>
      <w:marRight w:val="0"/>
      <w:marTop w:val="0"/>
      <w:marBottom w:val="0"/>
      <w:divBdr>
        <w:top w:val="none" w:sz="0" w:space="0" w:color="auto"/>
        <w:left w:val="none" w:sz="0" w:space="0" w:color="auto"/>
        <w:bottom w:val="none" w:sz="0" w:space="0" w:color="auto"/>
        <w:right w:val="none" w:sz="0" w:space="0" w:color="auto"/>
      </w:divBdr>
      <w:divsChild>
        <w:div w:id="1206144046">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54115099">
      <w:bodyDiv w:val="1"/>
      <w:marLeft w:val="0"/>
      <w:marRight w:val="0"/>
      <w:marTop w:val="0"/>
      <w:marBottom w:val="0"/>
      <w:divBdr>
        <w:top w:val="none" w:sz="0" w:space="0" w:color="auto"/>
        <w:left w:val="none" w:sz="0" w:space="0" w:color="auto"/>
        <w:bottom w:val="none" w:sz="0" w:space="0" w:color="auto"/>
        <w:right w:val="none" w:sz="0" w:space="0" w:color="auto"/>
      </w:divBdr>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74399260">
      <w:bodyDiv w:val="1"/>
      <w:marLeft w:val="0"/>
      <w:marRight w:val="0"/>
      <w:marTop w:val="0"/>
      <w:marBottom w:val="0"/>
      <w:divBdr>
        <w:top w:val="none" w:sz="0" w:space="0" w:color="auto"/>
        <w:left w:val="none" w:sz="0" w:space="0" w:color="auto"/>
        <w:bottom w:val="none" w:sz="0" w:space="0" w:color="auto"/>
        <w:right w:val="none" w:sz="0" w:space="0" w:color="auto"/>
      </w:divBdr>
      <w:divsChild>
        <w:div w:id="1701317711">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01532568">
      <w:bodyDiv w:val="1"/>
      <w:marLeft w:val="0"/>
      <w:marRight w:val="0"/>
      <w:marTop w:val="0"/>
      <w:marBottom w:val="0"/>
      <w:divBdr>
        <w:top w:val="none" w:sz="0" w:space="0" w:color="auto"/>
        <w:left w:val="none" w:sz="0" w:space="0" w:color="auto"/>
        <w:bottom w:val="none" w:sz="0" w:space="0" w:color="auto"/>
        <w:right w:val="none" w:sz="0" w:space="0" w:color="auto"/>
      </w:divBdr>
      <w:divsChild>
        <w:div w:id="1663699329">
          <w:marLeft w:val="0"/>
          <w:marRight w:val="0"/>
          <w:marTop w:val="0"/>
          <w:marBottom w:val="240"/>
          <w:divBdr>
            <w:top w:val="none" w:sz="0" w:space="0" w:color="auto"/>
            <w:left w:val="none" w:sz="0" w:space="0" w:color="auto"/>
            <w:bottom w:val="none" w:sz="0" w:space="0" w:color="auto"/>
            <w:right w:val="none" w:sz="0" w:space="0" w:color="auto"/>
          </w:divBdr>
        </w:div>
      </w:divsChild>
    </w:div>
    <w:div w:id="810251175">
      <w:bodyDiv w:val="1"/>
      <w:marLeft w:val="0"/>
      <w:marRight w:val="0"/>
      <w:marTop w:val="0"/>
      <w:marBottom w:val="0"/>
      <w:divBdr>
        <w:top w:val="none" w:sz="0" w:space="0" w:color="auto"/>
        <w:left w:val="none" w:sz="0" w:space="0" w:color="auto"/>
        <w:bottom w:val="none" w:sz="0" w:space="0" w:color="auto"/>
        <w:right w:val="none" w:sz="0" w:space="0" w:color="auto"/>
      </w:divBdr>
      <w:divsChild>
        <w:div w:id="502430743">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07514372">
      <w:bodyDiv w:val="1"/>
      <w:marLeft w:val="0"/>
      <w:marRight w:val="0"/>
      <w:marTop w:val="0"/>
      <w:marBottom w:val="0"/>
      <w:divBdr>
        <w:top w:val="none" w:sz="0" w:space="0" w:color="auto"/>
        <w:left w:val="none" w:sz="0" w:space="0" w:color="auto"/>
        <w:bottom w:val="none" w:sz="0" w:space="0" w:color="auto"/>
        <w:right w:val="none" w:sz="0" w:space="0" w:color="auto"/>
      </w:divBdr>
    </w:div>
    <w:div w:id="1026053963">
      <w:bodyDiv w:val="1"/>
      <w:marLeft w:val="0"/>
      <w:marRight w:val="0"/>
      <w:marTop w:val="0"/>
      <w:marBottom w:val="0"/>
      <w:divBdr>
        <w:top w:val="none" w:sz="0" w:space="0" w:color="auto"/>
        <w:left w:val="none" w:sz="0" w:space="0" w:color="auto"/>
        <w:bottom w:val="none" w:sz="0" w:space="0" w:color="auto"/>
        <w:right w:val="none" w:sz="0" w:space="0" w:color="auto"/>
      </w:divBdr>
      <w:divsChild>
        <w:div w:id="71508098">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48530342">
      <w:bodyDiv w:val="1"/>
      <w:marLeft w:val="0"/>
      <w:marRight w:val="0"/>
      <w:marTop w:val="0"/>
      <w:marBottom w:val="0"/>
      <w:divBdr>
        <w:top w:val="none" w:sz="0" w:space="0" w:color="auto"/>
        <w:left w:val="none" w:sz="0" w:space="0" w:color="auto"/>
        <w:bottom w:val="none" w:sz="0" w:space="0" w:color="auto"/>
        <w:right w:val="none" w:sz="0" w:space="0" w:color="auto"/>
      </w:divBdr>
    </w:div>
    <w:div w:id="1061906465">
      <w:bodyDiv w:val="1"/>
      <w:marLeft w:val="0"/>
      <w:marRight w:val="0"/>
      <w:marTop w:val="0"/>
      <w:marBottom w:val="0"/>
      <w:divBdr>
        <w:top w:val="none" w:sz="0" w:space="0" w:color="auto"/>
        <w:left w:val="none" w:sz="0" w:space="0" w:color="auto"/>
        <w:bottom w:val="none" w:sz="0" w:space="0" w:color="auto"/>
        <w:right w:val="none" w:sz="0" w:space="0" w:color="auto"/>
      </w:divBdr>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185366649">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0239343">
      <w:bodyDiv w:val="1"/>
      <w:marLeft w:val="0"/>
      <w:marRight w:val="0"/>
      <w:marTop w:val="0"/>
      <w:marBottom w:val="0"/>
      <w:divBdr>
        <w:top w:val="none" w:sz="0" w:space="0" w:color="auto"/>
        <w:left w:val="none" w:sz="0" w:space="0" w:color="auto"/>
        <w:bottom w:val="none" w:sz="0" w:space="0" w:color="auto"/>
        <w:right w:val="none" w:sz="0" w:space="0" w:color="auto"/>
      </w:divBdr>
      <w:divsChild>
        <w:div w:id="1974209">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72207816">
      <w:bodyDiv w:val="1"/>
      <w:marLeft w:val="0"/>
      <w:marRight w:val="0"/>
      <w:marTop w:val="0"/>
      <w:marBottom w:val="0"/>
      <w:divBdr>
        <w:top w:val="none" w:sz="0" w:space="0" w:color="auto"/>
        <w:left w:val="none" w:sz="0" w:space="0" w:color="auto"/>
        <w:bottom w:val="none" w:sz="0" w:space="0" w:color="auto"/>
        <w:right w:val="none" w:sz="0" w:space="0" w:color="auto"/>
      </w:divBdr>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1280812">
      <w:bodyDiv w:val="1"/>
      <w:marLeft w:val="0"/>
      <w:marRight w:val="0"/>
      <w:marTop w:val="0"/>
      <w:marBottom w:val="0"/>
      <w:divBdr>
        <w:top w:val="none" w:sz="0" w:space="0" w:color="auto"/>
        <w:left w:val="none" w:sz="0" w:space="0" w:color="auto"/>
        <w:bottom w:val="none" w:sz="0" w:space="0" w:color="auto"/>
        <w:right w:val="none" w:sz="0" w:space="0" w:color="auto"/>
      </w:divBdr>
      <w:divsChild>
        <w:div w:id="615716984">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45884664">
      <w:bodyDiv w:val="1"/>
      <w:marLeft w:val="0"/>
      <w:marRight w:val="0"/>
      <w:marTop w:val="0"/>
      <w:marBottom w:val="0"/>
      <w:divBdr>
        <w:top w:val="none" w:sz="0" w:space="0" w:color="auto"/>
        <w:left w:val="none" w:sz="0" w:space="0" w:color="auto"/>
        <w:bottom w:val="none" w:sz="0" w:space="0" w:color="auto"/>
        <w:right w:val="none" w:sz="0" w:space="0" w:color="auto"/>
      </w:divBdr>
      <w:divsChild>
        <w:div w:id="222451830">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0556437">
      <w:bodyDiv w:val="1"/>
      <w:marLeft w:val="0"/>
      <w:marRight w:val="0"/>
      <w:marTop w:val="0"/>
      <w:marBottom w:val="0"/>
      <w:divBdr>
        <w:top w:val="none" w:sz="0" w:space="0" w:color="auto"/>
        <w:left w:val="none" w:sz="0" w:space="0" w:color="auto"/>
        <w:bottom w:val="none" w:sz="0" w:space="0" w:color="auto"/>
        <w:right w:val="none" w:sz="0" w:space="0" w:color="auto"/>
      </w:divBdr>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31840282">
      <w:bodyDiv w:val="1"/>
      <w:marLeft w:val="0"/>
      <w:marRight w:val="0"/>
      <w:marTop w:val="0"/>
      <w:marBottom w:val="0"/>
      <w:divBdr>
        <w:top w:val="none" w:sz="0" w:space="0" w:color="auto"/>
        <w:left w:val="none" w:sz="0" w:space="0" w:color="auto"/>
        <w:bottom w:val="none" w:sz="0" w:space="0" w:color="auto"/>
        <w:right w:val="none" w:sz="0" w:space="0" w:color="auto"/>
      </w:divBdr>
      <w:divsChild>
        <w:div w:id="346060384">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562865300">
      <w:bodyDiv w:val="1"/>
      <w:marLeft w:val="0"/>
      <w:marRight w:val="0"/>
      <w:marTop w:val="0"/>
      <w:marBottom w:val="0"/>
      <w:divBdr>
        <w:top w:val="none" w:sz="0" w:space="0" w:color="auto"/>
        <w:left w:val="none" w:sz="0" w:space="0" w:color="auto"/>
        <w:bottom w:val="none" w:sz="0" w:space="0" w:color="auto"/>
        <w:right w:val="none" w:sz="0" w:space="0" w:color="auto"/>
      </w:divBdr>
      <w:divsChild>
        <w:div w:id="147734029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375124">
      <w:bodyDiv w:val="1"/>
      <w:marLeft w:val="0"/>
      <w:marRight w:val="0"/>
      <w:marTop w:val="0"/>
      <w:marBottom w:val="0"/>
      <w:divBdr>
        <w:top w:val="none" w:sz="0" w:space="0" w:color="auto"/>
        <w:left w:val="none" w:sz="0" w:space="0" w:color="auto"/>
        <w:bottom w:val="none" w:sz="0" w:space="0" w:color="auto"/>
        <w:right w:val="none" w:sz="0" w:space="0" w:color="auto"/>
      </w:divBdr>
      <w:divsChild>
        <w:div w:id="436219656">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692757924">
      <w:bodyDiv w:val="1"/>
      <w:marLeft w:val="0"/>
      <w:marRight w:val="0"/>
      <w:marTop w:val="0"/>
      <w:marBottom w:val="0"/>
      <w:divBdr>
        <w:top w:val="none" w:sz="0" w:space="0" w:color="auto"/>
        <w:left w:val="none" w:sz="0" w:space="0" w:color="auto"/>
        <w:bottom w:val="none" w:sz="0" w:space="0" w:color="auto"/>
        <w:right w:val="none" w:sz="0" w:space="0" w:color="auto"/>
      </w:divBdr>
      <w:divsChild>
        <w:div w:id="722946209">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rowdfightcovid19/req-550-Syria" TargetMode="External"/><Relationship Id="rId13" Type="http://schemas.openxmlformats.org/officeDocument/2006/relationships/hyperlink" Target="https://www.impactreposito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humdata.org/dataset/idp-camps-monitoring-november-of-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efweb.int/report/syrian-arab-republic/syriacamp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humanitarianresponse.info/en/operations/stima/document/situation-report-21-recentdevelopments-northwest-syria-20-october-2020s" TargetMode="External"/><Relationship Id="rId4" Type="http://schemas.openxmlformats.org/officeDocument/2006/relationships/settings" Target="settings.xml"/><Relationship Id="rId9" Type="http://schemas.openxmlformats.org/officeDocument/2006/relationships/hyperlink" Target="https://github.com/crowdfightcovid19/req-550-Syria" TargetMode="External"/><Relationship Id="rId14" Type="http://schemas.openxmlformats.org/officeDocument/2006/relationships/hyperlink" Target="https://reliefweb.int/report/syrian-arab-republic/recentdevelopmen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72161-439C-4187-BB77-61A9F7D3A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408</TotalTime>
  <Pages>28</Pages>
  <Words>18405</Words>
  <Characters>104913</Characters>
  <Application>Microsoft Office Word</Application>
  <DocSecurity>0</DocSecurity>
  <Lines>874</Lines>
  <Paragraphs>2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230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11</cp:revision>
  <cp:lastPrinted>2011-07-22T14:54:00Z</cp:lastPrinted>
  <dcterms:created xsi:type="dcterms:W3CDTF">2021-07-01T12:37:00Z</dcterms:created>
  <dcterms:modified xsi:type="dcterms:W3CDTF">2021-07-02T14:24:00Z</dcterms:modified>
</cp:coreProperties>
</file>